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bookmarkStart w:id="0" w:name="_GoBack"/>
      <w:bookmarkEnd w:id="0"/>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06598CE6" w:rsidR="00B6274B" w:rsidRDefault="00D400C8" w:rsidP="00D400C8">
      <w:pPr>
        <w:spacing w:after="0"/>
        <w:jc w:val="center"/>
      </w:pPr>
      <w:r>
        <w:t>--/--/2017</w:t>
      </w:r>
    </w:p>
    <w:p w14:paraId="347EFDE4" w14:textId="73CED178" w:rsidR="00D400C8" w:rsidRDefault="00D400C8" w:rsidP="00D400C8">
      <w:pPr>
        <w:spacing w:after="0"/>
        <w:jc w:val="center"/>
      </w:pPr>
    </w:p>
    <w:p w14:paraId="76F8F4B8" w14:textId="6C1C970C" w:rsidR="00D400C8" w:rsidRDefault="00D400C8" w:rsidP="00D400C8">
      <w:pPr>
        <w:spacing w:after="0"/>
      </w:pPr>
    </w:p>
    <w:p w14:paraId="72275DAC" w14:textId="058F0A17" w:rsidR="007D4619" w:rsidRDefault="007D4619" w:rsidP="00764DB4"/>
    <w:p w14:paraId="5B82D8FD" w14:textId="7BDB63B7" w:rsidR="00FB470A" w:rsidRDefault="00FB470A" w:rsidP="00FB470A">
      <w:pPr>
        <w:pStyle w:val="Chaptertitlenotnumbered"/>
      </w:pPr>
      <w:bookmarkStart w:id="1" w:name="_Toc480550907"/>
      <w:r>
        <w:lastRenderedPageBreak/>
        <w:t>Acknowledgements</w:t>
      </w:r>
      <w:bookmarkEnd w:id="1"/>
    </w:p>
    <w:p w14:paraId="5A5294AD" w14:textId="3CE5DCBC" w:rsidR="00FB470A" w:rsidRDefault="00FB470A" w:rsidP="00FB470A">
      <w:r>
        <w:t>…</w:t>
      </w:r>
    </w:p>
    <w:p w14:paraId="5951E0C0" w14:textId="3E40F299" w:rsidR="00FB470A" w:rsidRDefault="00FB470A" w:rsidP="00FB470A">
      <w:pPr>
        <w:pStyle w:val="Chaptertitlenotnumbered"/>
      </w:pPr>
      <w:bookmarkStart w:id="2" w:name="_Toc480550908"/>
      <w:r>
        <w:lastRenderedPageBreak/>
        <w:t>Abstract</w:t>
      </w:r>
      <w:bookmarkEnd w:id="2"/>
    </w:p>
    <w:p w14:paraId="5CA79C97" w14:textId="086B9577" w:rsidR="00FB470A" w:rsidRPr="00FB470A" w:rsidRDefault="00FB470A" w:rsidP="00FB470A">
      <w:r>
        <w:t>…</w:t>
      </w:r>
    </w:p>
    <w:p w14:paraId="1BEF4E4B" w14:textId="46B30886" w:rsidR="007D4619" w:rsidRDefault="007D4619" w:rsidP="00764DB4">
      <w:pPr>
        <w:pStyle w:val="ChaptertitleNoToC"/>
      </w:pPr>
      <w:r w:rsidRPr="000E334A">
        <w:lastRenderedPageBreak/>
        <w:t>Contents</w:t>
      </w:r>
    </w:p>
    <w:p w14:paraId="71BDF0DC" w14:textId="2B7CB3C2" w:rsidR="002A13B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2A13B7">
        <w:rPr>
          <w:noProof/>
        </w:rPr>
        <w:t>Acknowledgements</w:t>
      </w:r>
      <w:r w:rsidR="002A13B7">
        <w:rPr>
          <w:noProof/>
        </w:rPr>
        <w:tab/>
      </w:r>
      <w:r w:rsidR="002A13B7">
        <w:rPr>
          <w:noProof/>
        </w:rPr>
        <w:fldChar w:fldCharType="begin"/>
      </w:r>
      <w:r w:rsidR="002A13B7">
        <w:rPr>
          <w:noProof/>
        </w:rPr>
        <w:instrText xml:space="preserve"> PAGEREF _Toc480550907 \h </w:instrText>
      </w:r>
      <w:r w:rsidR="002A13B7">
        <w:rPr>
          <w:noProof/>
        </w:rPr>
      </w:r>
      <w:r w:rsidR="002A13B7">
        <w:rPr>
          <w:noProof/>
        </w:rPr>
        <w:fldChar w:fldCharType="separate"/>
      </w:r>
      <w:r w:rsidR="00134409">
        <w:rPr>
          <w:noProof/>
        </w:rPr>
        <w:t>ii</w:t>
      </w:r>
      <w:r w:rsidR="002A13B7">
        <w:rPr>
          <w:noProof/>
        </w:rPr>
        <w:fldChar w:fldCharType="end"/>
      </w:r>
    </w:p>
    <w:p w14:paraId="1ECE1C4A" w14:textId="70D92538" w:rsidR="002A13B7" w:rsidRDefault="002A13B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80550908 \h </w:instrText>
      </w:r>
      <w:r>
        <w:rPr>
          <w:noProof/>
        </w:rPr>
      </w:r>
      <w:r>
        <w:rPr>
          <w:noProof/>
        </w:rPr>
        <w:fldChar w:fldCharType="separate"/>
      </w:r>
      <w:r w:rsidR="00134409">
        <w:rPr>
          <w:noProof/>
        </w:rPr>
        <w:t>iii</w:t>
      </w:r>
      <w:r>
        <w:rPr>
          <w:noProof/>
        </w:rPr>
        <w:fldChar w:fldCharType="end"/>
      </w:r>
    </w:p>
    <w:p w14:paraId="641FF9CE" w14:textId="2568A3C8" w:rsidR="002A13B7" w:rsidRDefault="002A13B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80550909 \h </w:instrText>
      </w:r>
      <w:r>
        <w:rPr>
          <w:noProof/>
        </w:rPr>
      </w:r>
      <w:r>
        <w:rPr>
          <w:noProof/>
        </w:rPr>
        <w:fldChar w:fldCharType="separate"/>
      </w:r>
      <w:r w:rsidR="00134409">
        <w:rPr>
          <w:noProof/>
        </w:rPr>
        <w:t>vii</w:t>
      </w:r>
      <w:r>
        <w:rPr>
          <w:noProof/>
        </w:rPr>
        <w:fldChar w:fldCharType="end"/>
      </w:r>
    </w:p>
    <w:p w14:paraId="39BF3325" w14:textId="0BA200A4" w:rsidR="002A13B7" w:rsidRDefault="002A13B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80550910 \h </w:instrText>
      </w:r>
      <w:r>
        <w:rPr>
          <w:noProof/>
        </w:rPr>
      </w:r>
      <w:r>
        <w:rPr>
          <w:noProof/>
        </w:rPr>
        <w:fldChar w:fldCharType="separate"/>
      </w:r>
      <w:r w:rsidR="00134409">
        <w:rPr>
          <w:noProof/>
        </w:rPr>
        <w:t>ix</w:t>
      </w:r>
      <w:r>
        <w:rPr>
          <w:noProof/>
        </w:rPr>
        <w:fldChar w:fldCharType="end"/>
      </w:r>
    </w:p>
    <w:p w14:paraId="7719EE13" w14:textId="3A6A2BE0" w:rsidR="002A13B7" w:rsidRDefault="002A13B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80550911 \h </w:instrText>
      </w:r>
      <w:r>
        <w:rPr>
          <w:noProof/>
        </w:rPr>
      </w:r>
      <w:r>
        <w:rPr>
          <w:noProof/>
        </w:rPr>
        <w:fldChar w:fldCharType="separate"/>
      </w:r>
      <w:r w:rsidR="00134409">
        <w:rPr>
          <w:noProof/>
        </w:rPr>
        <w:t>x</w:t>
      </w:r>
      <w:r>
        <w:rPr>
          <w:noProof/>
        </w:rPr>
        <w:fldChar w:fldCharType="end"/>
      </w:r>
    </w:p>
    <w:p w14:paraId="38CF54BA" w14:textId="2F3CFC34" w:rsidR="002A13B7" w:rsidRDefault="002A13B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80550912 \h </w:instrText>
      </w:r>
      <w:r>
        <w:rPr>
          <w:noProof/>
        </w:rPr>
      </w:r>
      <w:r>
        <w:rPr>
          <w:noProof/>
        </w:rPr>
        <w:fldChar w:fldCharType="separate"/>
      </w:r>
      <w:r w:rsidR="00134409">
        <w:rPr>
          <w:noProof/>
        </w:rPr>
        <w:t>1</w:t>
      </w:r>
      <w:r>
        <w:rPr>
          <w:noProof/>
        </w:rPr>
        <w:fldChar w:fldCharType="end"/>
      </w:r>
    </w:p>
    <w:p w14:paraId="04F226EF" w14:textId="1F1453F7" w:rsidR="002A13B7" w:rsidRDefault="002A13B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80550913 \h </w:instrText>
      </w:r>
      <w:r>
        <w:rPr>
          <w:noProof/>
        </w:rPr>
      </w:r>
      <w:r>
        <w:rPr>
          <w:noProof/>
        </w:rPr>
        <w:fldChar w:fldCharType="separate"/>
      </w:r>
      <w:r w:rsidR="00134409">
        <w:rPr>
          <w:noProof/>
        </w:rPr>
        <w:t>1</w:t>
      </w:r>
      <w:r>
        <w:rPr>
          <w:noProof/>
        </w:rPr>
        <w:fldChar w:fldCharType="end"/>
      </w:r>
    </w:p>
    <w:p w14:paraId="58CC5D9D" w14:textId="3755D1B4" w:rsidR="002A13B7" w:rsidRDefault="002A13B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80550914 \h </w:instrText>
      </w:r>
      <w:r>
        <w:rPr>
          <w:noProof/>
        </w:rPr>
      </w:r>
      <w:r>
        <w:rPr>
          <w:noProof/>
        </w:rPr>
        <w:fldChar w:fldCharType="separate"/>
      </w:r>
      <w:r w:rsidR="00134409">
        <w:rPr>
          <w:noProof/>
        </w:rPr>
        <w:t>6</w:t>
      </w:r>
      <w:r>
        <w:rPr>
          <w:noProof/>
        </w:rPr>
        <w:fldChar w:fldCharType="end"/>
      </w:r>
    </w:p>
    <w:p w14:paraId="3330321E" w14:textId="1F3CC138" w:rsidR="002A13B7" w:rsidRDefault="002A13B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80550915 \h </w:instrText>
      </w:r>
      <w:r>
        <w:rPr>
          <w:noProof/>
        </w:rPr>
      </w:r>
      <w:r>
        <w:rPr>
          <w:noProof/>
        </w:rPr>
        <w:fldChar w:fldCharType="separate"/>
      </w:r>
      <w:r w:rsidR="00134409">
        <w:rPr>
          <w:noProof/>
        </w:rPr>
        <w:t>8</w:t>
      </w:r>
      <w:r>
        <w:rPr>
          <w:noProof/>
        </w:rPr>
        <w:fldChar w:fldCharType="end"/>
      </w:r>
    </w:p>
    <w:p w14:paraId="5AFF79D2" w14:textId="75F410FD" w:rsidR="002A13B7" w:rsidRDefault="002A13B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80550916 \h </w:instrText>
      </w:r>
      <w:r>
        <w:rPr>
          <w:noProof/>
        </w:rPr>
      </w:r>
      <w:r>
        <w:rPr>
          <w:noProof/>
        </w:rPr>
        <w:fldChar w:fldCharType="separate"/>
      </w:r>
      <w:r w:rsidR="00134409">
        <w:rPr>
          <w:noProof/>
        </w:rPr>
        <w:t>11</w:t>
      </w:r>
      <w:r>
        <w:rPr>
          <w:noProof/>
        </w:rPr>
        <w:fldChar w:fldCharType="end"/>
      </w:r>
    </w:p>
    <w:p w14:paraId="15F14DBA" w14:textId="475540F0" w:rsidR="002A13B7" w:rsidRDefault="002A13B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80550917 \h </w:instrText>
      </w:r>
      <w:r>
        <w:rPr>
          <w:noProof/>
        </w:rPr>
      </w:r>
      <w:r>
        <w:rPr>
          <w:noProof/>
        </w:rPr>
        <w:fldChar w:fldCharType="separate"/>
      </w:r>
      <w:r w:rsidR="00134409">
        <w:rPr>
          <w:noProof/>
        </w:rPr>
        <w:t>12</w:t>
      </w:r>
      <w:r>
        <w:rPr>
          <w:noProof/>
        </w:rPr>
        <w:fldChar w:fldCharType="end"/>
      </w:r>
    </w:p>
    <w:p w14:paraId="653F8347" w14:textId="6D35A8C1" w:rsidR="002A13B7" w:rsidRDefault="002A13B7">
      <w:pPr>
        <w:pStyle w:val="TOC3"/>
        <w:rPr>
          <w:rFonts w:asciiTheme="minorHAnsi" w:eastAsiaTheme="minorEastAsia" w:hAnsiTheme="minorHAnsi" w:cstheme="minorBidi"/>
          <w:noProof/>
          <w:sz w:val="22"/>
          <w:szCs w:val="22"/>
          <w:lang w:val="en-US"/>
        </w:rPr>
      </w:pPr>
      <w:r>
        <w:rPr>
          <w:noProof/>
        </w:rPr>
        <w:t>2.1.1 Capabilities</w:t>
      </w:r>
      <w:r>
        <w:rPr>
          <w:noProof/>
        </w:rPr>
        <w:tab/>
      </w:r>
      <w:r>
        <w:rPr>
          <w:noProof/>
        </w:rPr>
        <w:fldChar w:fldCharType="begin"/>
      </w:r>
      <w:r>
        <w:rPr>
          <w:noProof/>
        </w:rPr>
        <w:instrText xml:space="preserve"> PAGEREF _Toc480550918 \h </w:instrText>
      </w:r>
      <w:r>
        <w:rPr>
          <w:noProof/>
        </w:rPr>
      </w:r>
      <w:r>
        <w:rPr>
          <w:noProof/>
        </w:rPr>
        <w:fldChar w:fldCharType="separate"/>
      </w:r>
      <w:r w:rsidR="00134409">
        <w:rPr>
          <w:noProof/>
        </w:rPr>
        <w:t>16</w:t>
      </w:r>
      <w:r>
        <w:rPr>
          <w:noProof/>
        </w:rPr>
        <w:fldChar w:fldCharType="end"/>
      </w:r>
    </w:p>
    <w:p w14:paraId="509C2929" w14:textId="6636FC96" w:rsidR="002A13B7" w:rsidRDefault="002A13B7">
      <w:pPr>
        <w:pStyle w:val="TOC4"/>
        <w:tabs>
          <w:tab w:val="right" w:leader="dot" w:pos="8630"/>
        </w:tabs>
        <w:rPr>
          <w:rFonts w:asciiTheme="minorHAnsi" w:eastAsiaTheme="minorEastAsia" w:hAnsiTheme="minorHAnsi" w:cstheme="minorBidi"/>
          <w:noProof/>
          <w:sz w:val="22"/>
          <w:szCs w:val="22"/>
          <w:lang w:val="en-US"/>
        </w:rPr>
      </w:pPr>
      <w:r>
        <w:rPr>
          <w:noProof/>
        </w:rPr>
        <w:t>2.1.1.1 Space-to-Ground Communication Systems</w:t>
      </w:r>
      <w:r>
        <w:rPr>
          <w:noProof/>
        </w:rPr>
        <w:tab/>
      </w:r>
      <w:r>
        <w:rPr>
          <w:noProof/>
        </w:rPr>
        <w:fldChar w:fldCharType="begin"/>
      </w:r>
      <w:r>
        <w:rPr>
          <w:noProof/>
        </w:rPr>
        <w:instrText xml:space="preserve"> PAGEREF _Toc480550919 \h </w:instrText>
      </w:r>
      <w:r>
        <w:rPr>
          <w:noProof/>
        </w:rPr>
      </w:r>
      <w:r>
        <w:rPr>
          <w:noProof/>
        </w:rPr>
        <w:fldChar w:fldCharType="separate"/>
      </w:r>
      <w:r w:rsidR="00134409">
        <w:rPr>
          <w:noProof/>
        </w:rPr>
        <w:t>16</w:t>
      </w:r>
      <w:r>
        <w:rPr>
          <w:noProof/>
        </w:rPr>
        <w:fldChar w:fldCharType="end"/>
      </w:r>
    </w:p>
    <w:p w14:paraId="11E3F917" w14:textId="17BAD3B6" w:rsidR="002A13B7" w:rsidRDefault="002A13B7">
      <w:pPr>
        <w:pStyle w:val="TOC4"/>
        <w:tabs>
          <w:tab w:val="right" w:leader="dot" w:pos="8630"/>
        </w:tabs>
        <w:rPr>
          <w:rFonts w:asciiTheme="minorHAnsi" w:eastAsiaTheme="minorEastAsia" w:hAnsiTheme="minorHAnsi" w:cstheme="minorBidi"/>
          <w:noProof/>
          <w:sz w:val="22"/>
          <w:szCs w:val="22"/>
          <w:lang w:val="en-US"/>
        </w:rPr>
      </w:pPr>
      <w:r>
        <w:rPr>
          <w:noProof/>
        </w:rPr>
        <w:t>2.1.1.2 Satellite-to-Satellite Communication Systems</w:t>
      </w:r>
      <w:r>
        <w:rPr>
          <w:noProof/>
        </w:rPr>
        <w:tab/>
      </w:r>
      <w:r>
        <w:rPr>
          <w:noProof/>
        </w:rPr>
        <w:fldChar w:fldCharType="begin"/>
      </w:r>
      <w:r>
        <w:rPr>
          <w:noProof/>
        </w:rPr>
        <w:instrText xml:space="preserve"> PAGEREF _Toc480550920 \h </w:instrText>
      </w:r>
      <w:r>
        <w:rPr>
          <w:noProof/>
        </w:rPr>
      </w:r>
      <w:r>
        <w:rPr>
          <w:noProof/>
        </w:rPr>
        <w:fldChar w:fldCharType="separate"/>
      </w:r>
      <w:r w:rsidR="00134409">
        <w:rPr>
          <w:noProof/>
        </w:rPr>
        <w:t>17</w:t>
      </w:r>
      <w:r>
        <w:rPr>
          <w:noProof/>
        </w:rPr>
        <w:fldChar w:fldCharType="end"/>
      </w:r>
    </w:p>
    <w:p w14:paraId="71D7B01C" w14:textId="64B99184" w:rsidR="002A13B7" w:rsidRDefault="002A13B7">
      <w:pPr>
        <w:pStyle w:val="TOC4"/>
        <w:tabs>
          <w:tab w:val="right" w:leader="dot" w:pos="8630"/>
        </w:tabs>
        <w:rPr>
          <w:rFonts w:asciiTheme="minorHAnsi" w:eastAsiaTheme="minorEastAsia" w:hAnsiTheme="minorHAnsi" w:cstheme="minorBidi"/>
          <w:noProof/>
          <w:sz w:val="22"/>
          <w:szCs w:val="22"/>
          <w:lang w:val="en-US"/>
        </w:rPr>
      </w:pPr>
      <w:r>
        <w:rPr>
          <w:noProof/>
        </w:rPr>
        <w:t>2.1.1.3 Other Capabilities</w:t>
      </w:r>
      <w:r>
        <w:rPr>
          <w:noProof/>
        </w:rPr>
        <w:tab/>
      </w:r>
      <w:r>
        <w:rPr>
          <w:noProof/>
        </w:rPr>
        <w:fldChar w:fldCharType="begin"/>
      </w:r>
      <w:r>
        <w:rPr>
          <w:noProof/>
        </w:rPr>
        <w:instrText xml:space="preserve"> PAGEREF _Toc480550921 \h </w:instrText>
      </w:r>
      <w:r>
        <w:rPr>
          <w:noProof/>
        </w:rPr>
      </w:r>
      <w:r>
        <w:rPr>
          <w:noProof/>
        </w:rPr>
        <w:fldChar w:fldCharType="separate"/>
      </w:r>
      <w:r w:rsidR="00134409">
        <w:rPr>
          <w:noProof/>
        </w:rPr>
        <w:t>20</w:t>
      </w:r>
      <w:r>
        <w:rPr>
          <w:noProof/>
        </w:rPr>
        <w:fldChar w:fldCharType="end"/>
      </w:r>
    </w:p>
    <w:p w14:paraId="7A8C0A52" w14:textId="17A7DA00" w:rsidR="002A13B7" w:rsidRDefault="002A13B7">
      <w:pPr>
        <w:pStyle w:val="TOC3"/>
        <w:rPr>
          <w:rFonts w:asciiTheme="minorHAnsi" w:eastAsiaTheme="minorEastAsia" w:hAnsiTheme="minorHAnsi" w:cstheme="minorBidi"/>
          <w:noProof/>
          <w:sz w:val="22"/>
          <w:szCs w:val="22"/>
          <w:lang w:val="en-US"/>
        </w:rPr>
      </w:pPr>
      <w:r>
        <w:rPr>
          <w:noProof/>
        </w:rPr>
        <w:t>2.1.2 Applications</w:t>
      </w:r>
      <w:r>
        <w:rPr>
          <w:noProof/>
        </w:rPr>
        <w:tab/>
      </w:r>
      <w:r>
        <w:rPr>
          <w:noProof/>
        </w:rPr>
        <w:fldChar w:fldCharType="begin"/>
      </w:r>
      <w:r>
        <w:rPr>
          <w:noProof/>
        </w:rPr>
        <w:instrText xml:space="preserve"> PAGEREF _Toc480550922 \h </w:instrText>
      </w:r>
      <w:r>
        <w:rPr>
          <w:noProof/>
        </w:rPr>
      </w:r>
      <w:r>
        <w:rPr>
          <w:noProof/>
        </w:rPr>
        <w:fldChar w:fldCharType="separate"/>
      </w:r>
      <w:r w:rsidR="00134409">
        <w:rPr>
          <w:noProof/>
        </w:rPr>
        <w:t>22</w:t>
      </w:r>
      <w:r>
        <w:rPr>
          <w:noProof/>
        </w:rPr>
        <w:fldChar w:fldCharType="end"/>
      </w:r>
    </w:p>
    <w:p w14:paraId="6974D835" w14:textId="77B97797" w:rsidR="002A13B7" w:rsidRDefault="002A13B7">
      <w:pPr>
        <w:pStyle w:val="TOC4"/>
        <w:tabs>
          <w:tab w:val="right" w:leader="dot" w:pos="8630"/>
        </w:tabs>
        <w:rPr>
          <w:rFonts w:asciiTheme="minorHAnsi" w:eastAsiaTheme="minorEastAsia" w:hAnsiTheme="minorHAnsi" w:cstheme="minorBidi"/>
          <w:noProof/>
          <w:sz w:val="22"/>
          <w:szCs w:val="22"/>
          <w:lang w:val="en-US"/>
        </w:rPr>
      </w:pPr>
      <w:r>
        <w:rPr>
          <w:noProof/>
        </w:rPr>
        <w:t>2.1.2.1 Sensing Missions</w:t>
      </w:r>
      <w:r>
        <w:rPr>
          <w:noProof/>
        </w:rPr>
        <w:tab/>
      </w:r>
      <w:r>
        <w:rPr>
          <w:noProof/>
        </w:rPr>
        <w:fldChar w:fldCharType="begin"/>
      </w:r>
      <w:r>
        <w:rPr>
          <w:noProof/>
        </w:rPr>
        <w:instrText xml:space="preserve"> PAGEREF _Toc480550923 \h </w:instrText>
      </w:r>
      <w:r>
        <w:rPr>
          <w:noProof/>
        </w:rPr>
      </w:r>
      <w:r>
        <w:rPr>
          <w:noProof/>
        </w:rPr>
        <w:fldChar w:fldCharType="separate"/>
      </w:r>
      <w:r w:rsidR="00134409">
        <w:rPr>
          <w:noProof/>
        </w:rPr>
        <w:t>22</w:t>
      </w:r>
      <w:r>
        <w:rPr>
          <w:noProof/>
        </w:rPr>
        <w:fldChar w:fldCharType="end"/>
      </w:r>
    </w:p>
    <w:p w14:paraId="4297632A" w14:textId="76A80578" w:rsidR="002A13B7" w:rsidRDefault="002A13B7">
      <w:pPr>
        <w:pStyle w:val="TOC4"/>
        <w:tabs>
          <w:tab w:val="right" w:leader="dot" w:pos="8630"/>
        </w:tabs>
        <w:rPr>
          <w:rFonts w:asciiTheme="minorHAnsi" w:eastAsiaTheme="minorEastAsia" w:hAnsiTheme="minorHAnsi" w:cstheme="minorBidi"/>
          <w:noProof/>
          <w:sz w:val="22"/>
          <w:szCs w:val="22"/>
          <w:lang w:val="en-US"/>
        </w:rPr>
      </w:pPr>
      <w:r>
        <w:rPr>
          <w:noProof/>
        </w:rPr>
        <w:t>2.1.2.2 CubeSat Network Missions</w:t>
      </w:r>
      <w:r>
        <w:rPr>
          <w:noProof/>
        </w:rPr>
        <w:tab/>
      </w:r>
      <w:r>
        <w:rPr>
          <w:noProof/>
        </w:rPr>
        <w:fldChar w:fldCharType="begin"/>
      </w:r>
      <w:r>
        <w:rPr>
          <w:noProof/>
        </w:rPr>
        <w:instrText xml:space="preserve"> PAGEREF _Toc480550924 \h </w:instrText>
      </w:r>
      <w:r>
        <w:rPr>
          <w:noProof/>
        </w:rPr>
      </w:r>
      <w:r>
        <w:rPr>
          <w:noProof/>
        </w:rPr>
        <w:fldChar w:fldCharType="separate"/>
      </w:r>
      <w:r w:rsidR="00134409">
        <w:rPr>
          <w:noProof/>
        </w:rPr>
        <w:t>25</w:t>
      </w:r>
      <w:r>
        <w:rPr>
          <w:noProof/>
        </w:rPr>
        <w:fldChar w:fldCharType="end"/>
      </w:r>
    </w:p>
    <w:p w14:paraId="44C40A0A" w14:textId="7F8D9CF4" w:rsidR="002A13B7" w:rsidRDefault="002A13B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80550925 \h </w:instrText>
      </w:r>
      <w:r>
        <w:rPr>
          <w:noProof/>
        </w:rPr>
      </w:r>
      <w:r>
        <w:rPr>
          <w:noProof/>
        </w:rPr>
        <w:fldChar w:fldCharType="separate"/>
      </w:r>
      <w:r w:rsidR="00134409">
        <w:rPr>
          <w:noProof/>
        </w:rPr>
        <w:t>33</w:t>
      </w:r>
      <w:r>
        <w:rPr>
          <w:noProof/>
        </w:rPr>
        <w:fldChar w:fldCharType="end"/>
      </w:r>
    </w:p>
    <w:p w14:paraId="2FC1FBEC" w14:textId="6D3AA42D" w:rsidR="002A13B7" w:rsidRDefault="002A13B7">
      <w:pPr>
        <w:pStyle w:val="TOC3"/>
        <w:rPr>
          <w:rFonts w:asciiTheme="minorHAnsi" w:eastAsiaTheme="minorEastAsia" w:hAnsiTheme="minorHAnsi" w:cstheme="minorBidi"/>
          <w:noProof/>
          <w:sz w:val="22"/>
          <w:szCs w:val="22"/>
          <w:lang w:val="en-US"/>
        </w:rPr>
      </w:pPr>
      <w:r>
        <w:rPr>
          <w:noProof/>
        </w:rPr>
        <w:lastRenderedPageBreak/>
        <w:t>2.2.1 Wireless Sensor Networks</w:t>
      </w:r>
      <w:r>
        <w:rPr>
          <w:noProof/>
        </w:rPr>
        <w:tab/>
      </w:r>
      <w:r>
        <w:rPr>
          <w:noProof/>
        </w:rPr>
        <w:fldChar w:fldCharType="begin"/>
      </w:r>
      <w:r>
        <w:rPr>
          <w:noProof/>
        </w:rPr>
        <w:instrText xml:space="preserve"> PAGEREF _Toc480550926 \h </w:instrText>
      </w:r>
      <w:r>
        <w:rPr>
          <w:noProof/>
        </w:rPr>
      </w:r>
      <w:r>
        <w:rPr>
          <w:noProof/>
        </w:rPr>
        <w:fldChar w:fldCharType="separate"/>
      </w:r>
      <w:r w:rsidR="00134409">
        <w:rPr>
          <w:noProof/>
        </w:rPr>
        <w:t>34</w:t>
      </w:r>
      <w:r>
        <w:rPr>
          <w:noProof/>
        </w:rPr>
        <w:fldChar w:fldCharType="end"/>
      </w:r>
    </w:p>
    <w:p w14:paraId="3FEA61DA" w14:textId="4916C32D" w:rsidR="002A13B7" w:rsidRDefault="002A13B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80550927 \h </w:instrText>
      </w:r>
      <w:r>
        <w:rPr>
          <w:noProof/>
        </w:rPr>
      </w:r>
      <w:r>
        <w:rPr>
          <w:noProof/>
        </w:rPr>
        <w:fldChar w:fldCharType="separate"/>
      </w:r>
      <w:r w:rsidR="00134409">
        <w:rPr>
          <w:noProof/>
        </w:rPr>
        <w:t>43</w:t>
      </w:r>
      <w:r>
        <w:rPr>
          <w:noProof/>
        </w:rPr>
        <w:fldChar w:fldCharType="end"/>
      </w:r>
    </w:p>
    <w:p w14:paraId="1DB8CF39" w14:textId="097B4063" w:rsidR="002A13B7" w:rsidRDefault="002A13B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80550928 \h </w:instrText>
      </w:r>
      <w:r>
        <w:rPr>
          <w:noProof/>
        </w:rPr>
      </w:r>
      <w:r>
        <w:rPr>
          <w:noProof/>
        </w:rPr>
        <w:fldChar w:fldCharType="separate"/>
      </w:r>
      <w:r w:rsidR="00134409">
        <w:rPr>
          <w:noProof/>
        </w:rPr>
        <w:t>48</w:t>
      </w:r>
      <w:r>
        <w:rPr>
          <w:noProof/>
        </w:rPr>
        <w:fldChar w:fldCharType="end"/>
      </w:r>
    </w:p>
    <w:p w14:paraId="55F28E2E" w14:textId="3A23899A" w:rsidR="002A13B7" w:rsidRDefault="002A13B7">
      <w:pPr>
        <w:pStyle w:val="TOC2"/>
        <w:rPr>
          <w:rFonts w:asciiTheme="minorHAnsi" w:eastAsiaTheme="minorEastAsia" w:hAnsiTheme="minorHAnsi" w:cstheme="minorBidi"/>
          <w:noProof/>
          <w:sz w:val="22"/>
          <w:szCs w:val="22"/>
          <w:lang w:val="en-US"/>
        </w:rPr>
      </w:pPr>
      <w:r>
        <w:rPr>
          <w:noProof/>
        </w:rPr>
        <w:t>2.4 Other Areas of Note</w:t>
      </w:r>
      <w:r>
        <w:rPr>
          <w:noProof/>
        </w:rPr>
        <w:tab/>
      </w:r>
      <w:r>
        <w:rPr>
          <w:noProof/>
        </w:rPr>
        <w:fldChar w:fldCharType="begin"/>
      </w:r>
      <w:r>
        <w:rPr>
          <w:noProof/>
        </w:rPr>
        <w:instrText xml:space="preserve"> PAGEREF _Toc480550929 \h </w:instrText>
      </w:r>
      <w:r>
        <w:rPr>
          <w:noProof/>
        </w:rPr>
      </w:r>
      <w:r>
        <w:rPr>
          <w:noProof/>
        </w:rPr>
        <w:fldChar w:fldCharType="separate"/>
      </w:r>
      <w:r w:rsidR="00134409">
        <w:rPr>
          <w:noProof/>
        </w:rPr>
        <w:t>49</w:t>
      </w:r>
      <w:r>
        <w:rPr>
          <w:noProof/>
        </w:rPr>
        <w:fldChar w:fldCharType="end"/>
      </w:r>
    </w:p>
    <w:p w14:paraId="554557B2" w14:textId="66A80CB9" w:rsidR="002A13B7" w:rsidRDefault="002A13B7">
      <w:pPr>
        <w:pStyle w:val="TOC3"/>
        <w:rPr>
          <w:rFonts w:asciiTheme="minorHAnsi" w:eastAsiaTheme="minorEastAsia" w:hAnsiTheme="minorHAnsi" w:cstheme="minorBidi"/>
          <w:noProof/>
          <w:sz w:val="22"/>
          <w:szCs w:val="22"/>
          <w:lang w:val="en-US"/>
        </w:rPr>
      </w:pPr>
      <w:r>
        <w:rPr>
          <w:noProof/>
        </w:rPr>
        <w:t>2.4.1 Energy Aware Scheduling</w:t>
      </w:r>
      <w:r>
        <w:rPr>
          <w:noProof/>
        </w:rPr>
        <w:tab/>
      </w:r>
      <w:r>
        <w:rPr>
          <w:noProof/>
        </w:rPr>
        <w:fldChar w:fldCharType="begin"/>
      </w:r>
      <w:r>
        <w:rPr>
          <w:noProof/>
        </w:rPr>
        <w:instrText xml:space="preserve"> PAGEREF _Toc480550930 \h </w:instrText>
      </w:r>
      <w:r>
        <w:rPr>
          <w:noProof/>
        </w:rPr>
      </w:r>
      <w:r>
        <w:rPr>
          <w:noProof/>
        </w:rPr>
        <w:fldChar w:fldCharType="separate"/>
      </w:r>
      <w:r w:rsidR="00134409">
        <w:rPr>
          <w:noProof/>
        </w:rPr>
        <w:t>50</w:t>
      </w:r>
      <w:r>
        <w:rPr>
          <w:noProof/>
        </w:rPr>
        <w:fldChar w:fldCharType="end"/>
      </w:r>
    </w:p>
    <w:p w14:paraId="60423176" w14:textId="1FA4A5D0" w:rsidR="002A13B7" w:rsidRDefault="002A13B7">
      <w:pPr>
        <w:pStyle w:val="TOC3"/>
        <w:rPr>
          <w:rFonts w:asciiTheme="minorHAnsi" w:eastAsiaTheme="minorEastAsia" w:hAnsiTheme="minorHAnsi" w:cstheme="minorBidi"/>
          <w:noProof/>
          <w:sz w:val="22"/>
          <w:szCs w:val="22"/>
          <w:lang w:val="en-US"/>
        </w:rPr>
      </w:pPr>
      <w:r>
        <w:rPr>
          <w:noProof/>
        </w:rPr>
        <w:t>2.4.2 Delay Tolerant Networking</w:t>
      </w:r>
      <w:r>
        <w:rPr>
          <w:noProof/>
        </w:rPr>
        <w:tab/>
      </w:r>
      <w:r>
        <w:rPr>
          <w:noProof/>
        </w:rPr>
        <w:fldChar w:fldCharType="begin"/>
      </w:r>
      <w:r>
        <w:rPr>
          <w:noProof/>
        </w:rPr>
        <w:instrText xml:space="preserve"> PAGEREF _Toc480550931 \h </w:instrText>
      </w:r>
      <w:r>
        <w:rPr>
          <w:noProof/>
        </w:rPr>
      </w:r>
      <w:r>
        <w:rPr>
          <w:noProof/>
        </w:rPr>
        <w:fldChar w:fldCharType="separate"/>
      </w:r>
      <w:r w:rsidR="00134409">
        <w:rPr>
          <w:noProof/>
        </w:rPr>
        <w:t>50</w:t>
      </w:r>
      <w:r>
        <w:rPr>
          <w:noProof/>
        </w:rPr>
        <w:fldChar w:fldCharType="end"/>
      </w:r>
    </w:p>
    <w:p w14:paraId="667067FD" w14:textId="0FF35971" w:rsidR="002A13B7" w:rsidRDefault="002A13B7">
      <w:pPr>
        <w:pStyle w:val="TOC2"/>
        <w:rPr>
          <w:rFonts w:asciiTheme="minorHAnsi" w:eastAsiaTheme="minorEastAsia" w:hAnsiTheme="minorHAnsi" w:cstheme="minorBidi"/>
          <w:noProof/>
          <w:sz w:val="22"/>
          <w:szCs w:val="22"/>
          <w:lang w:val="en-US"/>
        </w:rPr>
      </w:pPr>
      <w:r>
        <w:rPr>
          <w:noProof/>
        </w:rPr>
        <w:t>2.5 Summary</w:t>
      </w:r>
      <w:r>
        <w:rPr>
          <w:noProof/>
        </w:rPr>
        <w:tab/>
      </w:r>
      <w:r>
        <w:rPr>
          <w:noProof/>
        </w:rPr>
        <w:fldChar w:fldCharType="begin"/>
      </w:r>
      <w:r>
        <w:rPr>
          <w:noProof/>
        </w:rPr>
        <w:instrText xml:space="preserve"> PAGEREF _Toc480550932 \h </w:instrText>
      </w:r>
      <w:r>
        <w:rPr>
          <w:noProof/>
        </w:rPr>
        <w:fldChar w:fldCharType="separate"/>
      </w:r>
      <w:r w:rsidR="00134409">
        <w:rPr>
          <w:b/>
          <w:bCs/>
          <w:noProof/>
          <w:lang w:val="en-US"/>
        </w:rPr>
        <w:t>Error! Bookmark not defined.</w:t>
      </w:r>
      <w:r>
        <w:rPr>
          <w:noProof/>
        </w:rPr>
        <w:fldChar w:fldCharType="end"/>
      </w:r>
    </w:p>
    <w:p w14:paraId="015232E0" w14:textId="70DC2608" w:rsidR="002A13B7" w:rsidRDefault="002A13B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80550933 \h </w:instrText>
      </w:r>
      <w:r>
        <w:rPr>
          <w:noProof/>
        </w:rPr>
      </w:r>
      <w:r>
        <w:rPr>
          <w:noProof/>
        </w:rPr>
        <w:fldChar w:fldCharType="separate"/>
      </w:r>
      <w:r w:rsidR="00134409">
        <w:rPr>
          <w:noProof/>
        </w:rPr>
        <w:t>52</w:t>
      </w:r>
      <w:r>
        <w:rPr>
          <w:noProof/>
        </w:rPr>
        <w:fldChar w:fldCharType="end"/>
      </w:r>
    </w:p>
    <w:p w14:paraId="4976664F" w14:textId="075A9C07" w:rsidR="002A13B7" w:rsidRDefault="002A13B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80550934 \h </w:instrText>
      </w:r>
      <w:r>
        <w:rPr>
          <w:noProof/>
        </w:rPr>
      </w:r>
      <w:r>
        <w:rPr>
          <w:noProof/>
        </w:rPr>
        <w:fldChar w:fldCharType="separate"/>
      </w:r>
      <w:r w:rsidR="00134409">
        <w:rPr>
          <w:noProof/>
        </w:rPr>
        <w:t>52</w:t>
      </w:r>
      <w:r>
        <w:rPr>
          <w:noProof/>
        </w:rPr>
        <w:fldChar w:fldCharType="end"/>
      </w:r>
    </w:p>
    <w:p w14:paraId="5E3FC19C" w14:textId="07BA7A8E" w:rsidR="002A13B7" w:rsidRDefault="002A13B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80550935 \h </w:instrText>
      </w:r>
      <w:r>
        <w:rPr>
          <w:noProof/>
        </w:rPr>
      </w:r>
      <w:r>
        <w:rPr>
          <w:noProof/>
        </w:rPr>
        <w:fldChar w:fldCharType="separate"/>
      </w:r>
      <w:r w:rsidR="00134409">
        <w:rPr>
          <w:noProof/>
        </w:rPr>
        <w:t>52</w:t>
      </w:r>
      <w:r>
        <w:rPr>
          <w:noProof/>
        </w:rPr>
        <w:fldChar w:fldCharType="end"/>
      </w:r>
    </w:p>
    <w:p w14:paraId="4EF36BF7" w14:textId="44369B38" w:rsidR="002A13B7" w:rsidRDefault="002A13B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80550936 \h </w:instrText>
      </w:r>
      <w:r>
        <w:rPr>
          <w:noProof/>
        </w:rPr>
      </w:r>
      <w:r>
        <w:rPr>
          <w:noProof/>
        </w:rPr>
        <w:fldChar w:fldCharType="separate"/>
      </w:r>
      <w:r w:rsidR="00134409">
        <w:rPr>
          <w:noProof/>
        </w:rPr>
        <w:t>52</w:t>
      </w:r>
      <w:r>
        <w:rPr>
          <w:noProof/>
        </w:rPr>
        <w:fldChar w:fldCharType="end"/>
      </w:r>
    </w:p>
    <w:p w14:paraId="6B81CAF4" w14:textId="1CC13C16" w:rsidR="002A13B7" w:rsidRDefault="002A13B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80550937 \h </w:instrText>
      </w:r>
      <w:r>
        <w:rPr>
          <w:noProof/>
        </w:rPr>
      </w:r>
      <w:r>
        <w:rPr>
          <w:noProof/>
        </w:rPr>
        <w:fldChar w:fldCharType="separate"/>
      </w:r>
      <w:r w:rsidR="00134409">
        <w:rPr>
          <w:noProof/>
        </w:rPr>
        <w:t>53</w:t>
      </w:r>
      <w:r>
        <w:rPr>
          <w:noProof/>
        </w:rPr>
        <w:fldChar w:fldCharType="end"/>
      </w:r>
    </w:p>
    <w:p w14:paraId="6D53E5E1" w14:textId="52423B74" w:rsidR="002A13B7" w:rsidRDefault="002A13B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80550938 \h </w:instrText>
      </w:r>
      <w:r>
        <w:rPr>
          <w:noProof/>
        </w:rPr>
      </w:r>
      <w:r>
        <w:rPr>
          <w:noProof/>
        </w:rPr>
        <w:fldChar w:fldCharType="separate"/>
      </w:r>
      <w:r w:rsidR="00134409">
        <w:rPr>
          <w:noProof/>
        </w:rPr>
        <w:t>54</w:t>
      </w:r>
      <w:r>
        <w:rPr>
          <w:noProof/>
        </w:rPr>
        <w:fldChar w:fldCharType="end"/>
      </w:r>
    </w:p>
    <w:p w14:paraId="46A6D0AA" w14:textId="72A1AF4D" w:rsidR="002A13B7" w:rsidRDefault="002A13B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80550939 \h </w:instrText>
      </w:r>
      <w:r>
        <w:rPr>
          <w:noProof/>
        </w:rPr>
      </w:r>
      <w:r>
        <w:rPr>
          <w:noProof/>
        </w:rPr>
        <w:fldChar w:fldCharType="separate"/>
      </w:r>
      <w:r w:rsidR="00134409">
        <w:rPr>
          <w:noProof/>
        </w:rPr>
        <w:t>54</w:t>
      </w:r>
      <w:r>
        <w:rPr>
          <w:noProof/>
        </w:rPr>
        <w:fldChar w:fldCharType="end"/>
      </w:r>
    </w:p>
    <w:p w14:paraId="089FE134" w14:textId="05E46D04" w:rsidR="002A13B7" w:rsidRDefault="002A13B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80550940 \h </w:instrText>
      </w:r>
      <w:r>
        <w:rPr>
          <w:noProof/>
        </w:rPr>
      </w:r>
      <w:r>
        <w:rPr>
          <w:noProof/>
        </w:rPr>
        <w:fldChar w:fldCharType="separate"/>
      </w:r>
      <w:r w:rsidR="00134409">
        <w:rPr>
          <w:noProof/>
        </w:rPr>
        <w:t>54</w:t>
      </w:r>
      <w:r>
        <w:rPr>
          <w:noProof/>
        </w:rPr>
        <w:fldChar w:fldCharType="end"/>
      </w:r>
    </w:p>
    <w:p w14:paraId="788F3A64" w14:textId="7E792024" w:rsidR="002A13B7" w:rsidRDefault="002A13B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80550941 \h </w:instrText>
      </w:r>
      <w:r>
        <w:rPr>
          <w:noProof/>
        </w:rPr>
      </w:r>
      <w:r>
        <w:rPr>
          <w:noProof/>
        </w:rPr>
        <w:fldChar w:fldCharType="separate"/>
      </w:r>
      <w:r w:rsidR="00134409">
        <w:rPr>
          <w:noProof/>
        </w:rPr>
        <w:t>54</w:t>
      </w:r>
      <w:r>
        <w:rPr>
          <w:noProof/>
        </w:rPr>
        <w:fldChar w:fldCharType="end"/>
      </w:r>
    </w:p>
    <w:p w14:paraId="29BFF881" w14:textId="44399B98" w:rsidR="002A13B7" w:rsidRDefault="002A13B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80550942 \h </w:instrText>
      </w:r>
      <w:r>
        <w:rPr>
          <w:noProof/>
        </w:rPr>
      </w:r>
      <w:r>
        <w:rPr>
          <w:noProof/>
        </w:rPr>
        <w:fldChar w:fldCharType="separate"/>
      </w:r>
      <w:r w:rsidR="00134409">
        <w:rPr>
          <w:noProof/>
        </w:rPr>
        <w:t>54</w:t>
      </w:r>
      <w:r>
        <w:rPr>
          <w:noProof/>
        </w:rPr>
        <w:fldChar w:fldCharType="end"/>
      </w:r>
    </w:p>
    <w:p w14:paraId="44AD2F2D" w14:textId="7BA202DF" w:rsidR="002A13B7" w:rsidRDefault="002A13B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80550943 \h </w:instrText>
      </w:r>
      <w:r>
        <w:rPr>
          <w:noProof/>
        </w:rPr>
      </w:r>
      <w:r>
        <w:rPr>
          <w:noProof/>
        </w:rPr>
        <w:fldChar w:fldCharType="separate"/>
      </w:r>
      <w:r w:rsidR="00134409">
        <w:rPr>
          <w:noProof/>
        </w:rPr>
        <w:t>54</w:t>
      </w:r>
      <w:r>
        <w:rPr>
          <w:noProof/>
        </w:rPr>
        <w:fldChar w:fldCharType="end"/>
      </w:r>
    </w:p>
    <w:p w14:paraId="42F7A1AC" w14:textId="0AA9BEEC" w:rsidR="002A13B7" w:rsidRDefault="002A13B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80550944 \h </w:instrText>
      </w:r>
      <w:r>
        <w:rPr>
          <w:noProof/>
        </w:rPr>
      </w:r>
      <w:r>
        <w:rPr>
          <w:noProof/>
        </w:rPr>
        <w:fldChar w:fldCharType="separate"/>
      </w:r>
      <w:r w:rsidR="00134409">
        <w:rPr>
          <w:noProof/>
        </w:rPr>
        <w:t>54</w:t>
      </w:r>
      <w:r>
        <w:rPr>
          <w:noProof/>
        </w:rPr>
        <w:fldChar w:fldCharType="end"/>
      </w:r>
    </w:p>
    <w:p w14:paraId="31021289" w14:textId="0EB1BA68" w:rsidR="002A13B7" w:rsidRDefault="002A13B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80550945 \h </w:instrText>
      </w:r>
      <w:r>
        <w:rPr>
          <w:noProof/>
        </w:rPr>
      </w:r>
      <w:r>
        <w:rPr>
          <w:noProof/>
        </w:rPr>
        <w:fldChar w:fldCharType="separate"/>
      </w:r>
      <w:r w:rsidR="00134409">
        <w:rPr>
          <w:noProof/>
        </w:rPr>
        <w:t>55</w:t>
      </w:r>
      <w:r>
        <w:rPr>
          <w:noProof/>
        </w:rPr>
        <w:fldChar w:fldCharType="end"/>
      </w:r>
    </w:p>
    <w:p w14:paraId="378DDD73" w14:textId="2F1E4CFC" w:rsidR="002A13B7" w:rsidRDefault="002A13B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80550946 \h </w:instrText>
      </w:r>
      <w:r>
        <w:rPr>
          <w:noProof/>
        </w:rPr>
      </w:r>
      <w:r>
        <w:rPr>
          <w:noProof/>
        </w:rPr>
        <w:fldChar w:fldCharType="separate"/>
      </w:r>
      <w:r w:rsidR="00134409">
        <w:rPr>
          <w:noProof/>
        </w:rPr>
        <w:t>55</w:t>
      </w:r>
      <w:r>
        <w:rPr>
          <w:noProof/>
        </w:rPr>
        <w:fldChar w:fldCharType="end"/>
      </w:r>
    </w:p>
    <w:p w14:paraId="587549C9" w14:textId="0CD86900" w:rsidR="002A13B7" w:rsidRDefault="002A13B7">
      <w:pPr>
        <w:pStyle w:val="TOC2"/>
        <w:rPr>
          <w:rFonts w:asciiTheme="minorHAnsi" w:eastAsiaTheme="minorEastAsia" w:hAnsiTheme="minorHAnsi" w:cstheme="minorBidi"/>
          <w:noProof/>
          <w:sz w:val="22"/>
          <w:szCs w:val="22"/>
          <w:lang w:val="en-US"/>
        </w:rPr>
      </w:pPr>
      <w:r>
        <w:rPr>
          <w:noProof/>
        </w:rPr>
        <w:lastRenderedPageBreak/>
        <w:t>5.2 Key Metrics</w:t>
      </w:r>
      <w:r>
        <w:rPr>
          <w:noProof/>
        </w:rPr>
        <w:tab/>
      </w:r>
      <w:r>
        <w:rPr>
          <w:noProof/>
        </w:rPr>
        <w:fldChar w:fldCharType="begin"/>
      </w:r>
      <w:r>
        <w:rPr>
          <w:noProof/>
        </w:rPr>
        <w:instrText xml:space="preserve"> PAGEREF _Toc480550947 \h </w:instrText>
      </w:r>
      <w:r>
        <w:rPr>
          <w:noProof/>
        </w:rPr>
      </w:r>
      <w:r>
        <w:rPr>
          <w:noProof/>
        </w:rPr>
        <w:fldChar w:fldCharType="separate"/>
      </w:r>
      <w:r w:rsidR="00134409">
        <w:rPr>
          <w:noProof/>
        </w:rPr>
        <w:t>55</w:t>
      </w:r>
      <w:r>
        <w:rPr>
          <w:noProof/>
        </w:rPr>
        <w:fldChar w:fldCharType="end"/>
      </w:r>
    </w:p>
    <w:p w14:paraId="269C8906" w14:textId="02C93CFD" w:rsidR="002A13B7" w:rsidRDefault="002A13B7">
      <w:pPr>
        <w:pStyle w:val="TOC2"/>
        <w:rPr>
          <w:rFonts w:asciiTheme="minorHAnsi" w:eastAsiaTheme="minorEastAsia" w:hAnsiTheme="minorHAnsi" w:cstheme="minorBidi"/>
          <w:noProof/>
          <w:sz w:val="22"/>
          <w:szCs w:val="22"/>
          <w:lang w:val="en-US"/>
        </w:rPr>
      </w:pPr>
      <w:r>
        <w:rPr>
          <w:noProof/>
        </w:rPr>
        <w:t>5.3 Simulation Results</w:t>
      </w:r>
      <w:r>
        <w:rPr>
          <w:noProof/>
        </w:rPr>
        <w:tab/>
      </w:r>
      <w:r>
        <w:rPr>
          <w:noProof/>
        </w:rPr>
        <w:fldChar w:fldCharType="begin"/>
      </w:r>
      <w:r>
        <w:rPr>
          <w:noProof/>
        </w:rPr>
        <w:instrText xml:space="preserve"> PAGEREF _Toc480550948 \h </w:instrText>
      </w:r>
      <w:r>
        <w:rPr>
          <w:noProof/>
        </w:rPr>
      </w:r>
      <w:r>
        <w:rPr>
          <w:noProof/>
        </w:rPr>
        <w:fldChar w:fldCharType="separate"/>
      </w:r>
      <w:r w:rsidR="00134409">
        <w:rPr>
          <w:noProof/>
        </w:rPr>
        <w:t>55</w:t>
      </w:r>
      <w:r>
        <w:rPr>
          <w:noProof/>
        </w:rPr>
        <w:fldChar w:fldCharType="end"/>
      </w:r>
    </w:p>
    <w:p w14:paraId="5E417F53" w14:textId="05C824C1" w:rsidR="002A13B7" w:rsidRDefault="002A13B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80550949 \h </w:instrText>
      </w:r>
      <w:r>
        <w:rPr>
          <w:noProof/>
        </w:rPr>
      </w:r>
      <w:r>
        <w:rPr>
          <w:noProof/>
        </w:rPr>
        <w:fldChar w:fldCharType="separate"/>
      </w:r>
      <w:r w:rsidR="00134409">
        <w:rPr>
          <w:noProof/>
        </w:rPr>
        <w:t>55</w:t>
      </w:r>
      <w:r>
        <w:rPr>
          <w:noProof/>
        </w:rPr>
        <w:fldChar w:fldCharType="end"/>
      </w:r>
    </w:p>
    <w:p w14:paraId="11BE6C52" w14:textId="4FC83733" w:rsidR="002A13B7" w:rsidRDefault="002A13B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80550950 \h </w:instrText>
      </w:r>
      <w:r>
        <w:rPr>
          <w:noProof/>
        </w:rPr>
      </w:r>
      <w:r>
        <w:rPr>
          <w:noProof/>
        </w:rPr>
        <w:fldChar w:fldCharType="separate"/>
      </w:r>
      <w:r w:rsidR="00134409">
        <w:rPr>
          <w:noProof/>
        </w:rPr>
        <w:t>55</w:t>
      </w:r>
      <w:r>
        <w:rPr>
          <w:noProof/>
        </w:rPr>
        <w:fldChar w:fldCharType="end"/>
      </w:r>
    </w:p>
    <w:p w14:paraId="514E3F1C" w14:textId="7A5F5932" w:rsidR="002A13B7" w:rsidRDefault="002A13B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80550951 \h </w:instrText>
      </w:r>
      <w:r>
        <w:rPr>
          <w:noProof/>
        </w:rPr>
      </w:r>
      <w:r>
        <w:rPr>
          <w:noProof/>
        </w:rPr>
        <w:fldChar w:fldCharType="separate"/>
      </w:r>
      <w:r w:rsidR="00134409">
        <w:rPr>
          <w:noProof/>
        </w:rPr>
        <w:t>55</w:t>
      </w:r>
      <w:r>
        <w:rPr>
          <w:noProof/>
        </w:rPr>
        <w:fldChar w:fldCharType="end"/>
      </w:r>
    </w:p>
    <w:p w14:paraId="41D7ED4A" w14:textId="5CB5D030" w:rsidR="002A13B7" w:rsidRDefault="002A13B7">
      <w:pPr>
        <w:pStyle w:val="TOC2"/>
        <w:rPr>
          <w:rFonts w:asciiTheme="minorHAnsi" w:eastAsiaTheme="minorEastAsia" w:hAnsiTheme="minorHAnsi" w:cstheme="minorBidi"/>
          <w:noProof/>
          <w:sz w:val="22"/>
          <w:szCs w:val="22"/>
          <w:lang w:val="en-US"/>
        </w:rPr>
      </w:pPr>
      <w:r>
        <w:rPr>
          <w:noProof/>
        </w:rPr>
        <w:t>5.4 Discussion</w:t>
      </w:r>
      <w:r>
        <w:rPr>
          <w:noProof/>
        </w:rPr>
        <w:tab/>
      </w:r>
      <w:r>
        <w:rPr>
          <w:noProof/>
        </w:rPr>
        <w:fldChar w:fldCharType="begin"/>
      </w:r>
      <w:r>
        <w:rPr>
          <w:noProof/>
        </w:rPr>
        <w:instrText xml:space="preserve"> PAGEREF _Toc480550952 \h </w:instrText>
      </w:r>
      <w:r>
        <w:rPr>
          <w:noProof/>
        </w:rPr>
      </w:r>
      <w:r>
        <w:rPr>
          <w:noProof/>
        </w:rPr>
        <w:fldChar w:fldCharType="separate"/>
      </w:r>
      <w:r w:rsidR="00134409">
        <w:rPr>
          <w:noProof/>
        </w:rPr>
        <w:t>55</w:t>
      </w:r>
      <w:r>
        <w:rPr>
          <w:noProof/>
        </w:rPr>
        <w:fldChar w:fldCharType="end"/>
      </w:r>
    </w:p>
    <w:p w14:paraId="13B6FABD" w14:textId="21B9144D" w:rsidR="002A13B7" w:rsidRDefault="002A13B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80550953 \h </w:instrText>
      </w:r>
      <w:r>
        <w:rPr>
          <w:noProof/>
        </w:rPr>
      </w:r>
      <w:r>
        <w:rPr>
          <w:noProof/>
        </w:rPr>
        <w:fldChar w:fldCharType="separate"/>
      </w:r>
      <w:r w:rsidR="00134409">
        <w:rPr>
          <w:noProof/>
        </w:rPr>
        <w:t>56</w:t>
      </w:r>
      <w:r>
        <w:rPr>
          <w:noProof/>
        </w:rPr>
        <w:fldChar w:fldCharType="end"/>
      </w:r>
    </w:p>
    <w:p w14:paraId="6DBDE9BE" w14:textId="1947E556" w:rsidR="002A13B7" w:rsidRDefault="002A13B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80550954 \h </w:instrText>
      </w:r>
      <w:r>
        <w:rPr>
          <w:noProof/>
        </w:rPr>
      </w:r>
      <w:r>
        <w:rPr>
          <w:noProof/>
        </w:rPr>
        <w:fldChar w:fldCharType="separate"/>
      </w:r>
      <w:r w:rsidR="00134409">
        <w:rPr>
          <w:noProof/>
        </w:rPr>
        <w:t>56</w:t>
      </w:r>
      <w:r>
        <w:rPr>
          <w:noProof/>
        </w:rPr>
        <w:fldChar w:fldCharType="end"/>
      </w:r>
    </w:p>
    <w:p w14:paraId="29BD09FF" w14:textId="0924850B" w:rsidR="002A13B7" w:rsidRDefault="002A13B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80550955 \h </w:instrText>
      </w:r>
      <w:r>
        <w:rPr>
          <w:noProof/>
        </w:rPr>
      </w:r>
      <w:r>
        <w:rPr>
          <w:noProof/>
        </w:rPr>
        <w:fldChar w:fldCharType="separate"/>
      </w:r>
      <w:r w:rsidR="00134409">
        <w:rPr>
          <w:noProof/>
        </w:rPr>
        <w:t>57</w:t>
      </w:r>
      <w:r>
        <w:rPr>
          <w:noProof/>
        </w:rPr>
        <w:fldChar w:fldCharType="end"/>
      </w:r>
    </w:p>
    <w:p w14:paraId="54354BBC" w14:textId="2E88760D" w:rsidR="002A13B7" w:rsidRDefault="002A13B7">
      <w:pPr>
        <w:pStyle w:val="TOC1"/>
        <w:rPr>
          <w:rFonts w:asciiTheme="minorHAnsi" w:eastAsiaTheme="minorEastAsia" w:hAnsiTheme="minorHAnsi" w:cstheme="minorBidi"/>
          <w:noProof/>
          <w:sz w:val="22"/>
          <w:szCs w:val="22"/>
          <w:lang w:val="en-US"/>
        </w:rPr>
      </w:pPr>
      <w:r>
        <w:rPr>
          <w:noProof/>
        </w:rPr>
        <w:t>Chapter 7: References</w:t>
      </w:r>
      <w:r>
        <w:rPr>
          <w:noProof/>
        </w:rPr>
        <w:tab/>
      </w:r>
      <w:r>
        <w:rPr>
          <w:noProof/>
        </w:rPr>
        <w:fldChar w:fldCharType="begin"/>
      </w:r>
      <w:r>
        <w:rPr>
          <w:noProof/>
        </w:rPr>
        <w:instrText xml:space="preserve"> PAGEREF _Toc480550956 \h </w:instrText>
      </w:r>
      <w:r>
        <w:rPr>
          <w:noProof/>
        </w:rPr>
        <w:fldChar w:fldCharType="separate"/>
      </w:r>
      <w:r w:rsidR="00134409">
        <w:rPr>
          <w:b/>
          <w:bCs/>
          <w:noProof/>
          <w:lang w:val="en-US"/>
        </w:rPr>
        <w:t>Error! Bookmark not defined.</w:t>
      </w:r>
      <w:r>
        <w:rPr>
          <w:noProof/>
        </w:rPr>
        <w:fldChar w:fldCharType="end"/>
      </w:r>
    </w:p>
    <w:p w14:paraId="2456D8C9" w14:textId="4B9A1900" w:rsidR="007D4619" w:rsidRDefault="007D4619" w:rsidP="00764DB4">
      <w:r>
        <w:fldChar w:fldCharType="end"/>
      </w:r>
    </w:p>
    <w:p w14:paraId="32C75D15" w14:textId="77777777" w:rsidR="007D4619" w:rsidRPr="00914860" w:rsidRDefault="007D4619" w:rsidP="00764DB4">
      <w:pPr>
        <w:pStyle w:val="Chaptertitlenotnumbered"/>
      </w:pPr>
      <w:bookmarkStart w:id="3" w:name="_Toc480550909"/>
      <w:r w:rsidRPr="00914860">
        <w:lastRenderedPageBreak/>
        <w:t>Figures</w:t>
      </w:r>
      <w:bookmarkEnd w:id="3"/>
    </w:p>
    <w:p w14:paraId="11C76239" w14:textId="4220340E" w:rsidR="0012425B"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c "Figure" </w:instrText>
      </w:r>
      <w:r>
        <w:fldChar w:fldCharType="separate"/>
      </w:r>
      <w:r w:rsidR="0012425B">
        <w:rPr>
          <w:noProof/>
        </w:rPr>
        <w:t>Figure 1 A projection of unit costs to LEO as the number of launches of a particular vehicle type increases. Image Credit: ARK Investment Management LLC.</w:t>
      </w:r>
      <w:r w:rsidR="0012425B">
        <w:rPr>
          <w:noProof/>
        </w:rPr>
        <w:tab/>
      </w:r>
      <w:r w:rsidR="0012425B">
        <w:rPr>
          <w:noProof/>
        </w:rPr>
        <w:fldChar w:fldCharType="begin"/>
      </w:r>
      <w:r w:rsidR="0012425B">
        <w:rPr>
          <w:noProof/>
        </w:rPr>
        <w:instrText xml:space="preserve"> PAGEREF _Toc480550355 \h </w:instrText>
      </w:r>
      <w:r w:rsidR="0012425B">
        <w:rPr>
          <w:noProof/>
        </w:rPr>
      </w:r>
      <w:r w:rsidR="0012425B">
        <w:rPr>
          <w:noProof/>
        </w:rPr>
        <w:fldChar w:fldCharType="separate"/>
      </w:r>
      <w:r w:rsidR="00134409">
        <w:rPr>
          <w:noProof/>
        </w:rPr>
        <w:t>2</w:t>
      </w:r>
      <w:r w:rsidR="0012425B">
        <w:rPr>
          <w:noProof/>
        </w:rPr>
        <w:fldChar w:fldCharType="end"/>
      </w:r>
    </w:p>
    <w:p w14:paraId="290FD530" w14:textId="24BB7955" w:rsidR="0012425B" w:rsidRDefault="0012425B">
      <w:pPr>
        <w:pStyle w:val="TableofFigures"/>
        <w:rPr>
          <w:rFonts w:asciiTheme="minorHAnsi" w:eastAsiaTheme="minorEastAsia" w:hAnsiTheme="minorHAnsi" w:cstheme="minorBidi"/>
          <w:noProof/>
          <w:sz w:val="22"/>
          <w:szCs w:val="22"/>
          <w:lang w:val="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0550356 \h </w:instrText>
      </w:r>
      <w:r>
        <w:rPr>
          <w:noProof/>
        </w:rPr>
      </w:r>
      <w:r>
        <w:rPr>
          <w:noProof/>
        </w:rPr>
        <w:fldChar w:fldCharType="separate"/>
      </w:r>
      <w:r w:rsidR="00134409">
        <w:rPr>
          <w:noProof/>
        </w:rPr>
        <w:t>3</w:t>
      </w:r>
      <w:r>
        <w:rPr>
          <w:noProof/>
        </w:rPr>
        <w:fldChar w:fldCharType="end"/>
      </w:r>
    </w:p>
    <w:p w14:paraId="5F7259EB" w14:textId="43FD1D83" w:rsidR="0012425B" w:rsidRDefault="0012425B">
      <w:pPr>
        <w:pStyle w:val="TableofFigures"/>
        <w:rPr>
          <w:rFonts w:asciiTheme="minorHAnsi" w:eastAsiaTheme="minorEastAsia" w:hAnsiTheme="minorHAnsi" w:cstheme="minorBidi"/>
          <w:noProof/>
          <w:sz w:val="22"/>
          <w:szCs w:val="22"/>
          <w:lang w:val="en-US"/>
        </w:rPr>
      </w:pPr>
      <w:r>
        <w:rPr>
          <w:noProof/>
        </w:rPr>
        <w:t>Figure 3 An illustration of EDSN CubeSats in orbit forming a star topology style network. Image credit: NASA Ames Research Centre.</w:t>
      </w:r>
      <w:r>
        <w:rPr>
          <w:noProof/>
        </w:rPr>
        <w:tab/>
      </w:r>
      <w:r>
        <w:rPr>
          <w:noProof/>
        </w:rPr>
        <w:fldChar w:fldCharType="begin"/>
      </w:r>
      <w:r>
        <w:rPr>
          <w:noProof/>
        </w:rPr>
        <w:instrText xml:space="preserve"> PAGEREF _Toc480550357 \h </w:instrText>
      </w:r>
      <w:r>
        <w:rPr>
          <w:noProof/>
        </w:rPr>
      </w:r>
      <w:r>
        <w:rPr>
          <w:noProof/>
        </w:rPr>
        <w:fldChar w:fldCharType="separate"/>
      </w:r>
      <w:r w:rsidR="00134409">
        <w:rPr>
          <w:noProof/>
        </w:rPr>
        <w:t>5</w:t>
      </w:r>
      <w:r>
        <w:rPr>
          <w:noProof/>
        </w:rPr>
        <w:fldChar w:fldCharType="end"/>
      </w:r>
    </w:p>
    <w:p w14:paraId="40F07126" w14:textId="28E6BD71" w:rsidR="0012425B" w:rsidRDefault="0012425B">
      <w:pPr>
        <w:pStyle w:val="TableofFigures"/>
        <w:rPr>
          <w:rFonts w:asciiTheme="minorHAnsi" w:eastAsiaTheme="minorEastAsia" w:hAnsiTheme="minorHAnsi" w:cstheme="minorBidi"/>
          <w:noProof/>
          <w:sz w:val="22"/>
          <w:szCs w:val="22"/>
          <w:lang w:val="en-US"/>
        </w:rPr>
      </w:pPr>
      <w:r>
        <w:rPr>
          <w:noProof/>
        </w:rPr>
        <w:t>Figure 4 A basic illustration of a multi-hop CSN in orbit. S2S links are shown in blue while the S2G link is shown in red.</w:t>
      </w:r>
      <w:r>
        <w:rPr>
          <w:noProof/>
        </w:rPr>
        <w:tab/>
      </w:r>
      <w:r>
        <w:rPr>
          <w:noProof/>
        </w:rPr>
        <w:fldChar w:fldCharType="begin"/>
      </w:r>
      <w:r>
        <w:rPr>
          <w:noProof/>
        </w:rPr>
        <w:instrText xml:space="preserve"> PAGEREF _Toc480550358 \h </w:instrText>
      </w:r>
      <w:r>
        <w:rPr>
          <w:noProof/>
        </w:rPr>
      </w:r>
      <w:r>
        <w:rPr>
          <w:noProof/>
        </w:rPr>
        <w:fldChar w:fldCharType="separate"/>
      </w:r>
      <w:r w:rsidR="00134409">
        <w:rPr>
          <w:noProof/>
        </w:rPr>
        <w:t>7</w:t>
      </w:r>
      <w:r>
        <w:rPr>
          <w:noProof/>
        </w:rPr>
        <w:fldChar w:fldCharType="end"/>
      </w:r>
    </w:p>
    <w:p w14:paraId="6331A468" w14:textId="551FE627" w:rsidR="0012425B" w:rsidRDefault="0012425B">
      <w:pPr>
        <w:pStyle w:val="TableofFigures"/>
        <w:rPr>
          <w:rFonts w:asciiTheme="minorHAnsi" w:eastAsiaTheme="minorEastAsia" w:hAnsiTheme="minorHAnsi" w:cstheme="minorBidi"/>
          <w:noProof/>
          <w:sz w:val="22"/>
          <w:szCs w:val="22"/>
          <w:lang w:val="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0550359 \h </w:instrText>
      </w:r>
      <w:r>
        <w:rPr>
          <w:noProof/>
        </w:rPr>
      </w:r>
      <w:r>
        <w:rPr>
          <w:noProof/>
        </w:rPr>
        <w:fldChar w:fldCharType="separate"/>
      </w:r>
      <w:r w:rsidR="00134409">
        <w:rPr>
          <w:noProof/>
        </w:rPr>
        <w:t>14</w:t>
      </w:r>
      <w:r>
        <w:rPr>
          <w:noProof/>
        </w:rPr>
        <w:fldChar w:fldCharType="end"/>
      </w:r>
    </w:p>
    <w:p w14:paraId="027D0F50" w14:textId="363CA5F5" w:rsidR="0012425B" w:rsidRDefault="0012425B">
      <w:pPr>
        <w:pStyle w:val="TableofFigures"/>
        <w:rPr>
          <w:rFonts w:asciiTheme="minorHAnsi" w:eastAsiaTheme="minorEastAsia" w:hAnsiTheme="minorHAnsi" w:cstheme="minorBidi"/>
          <w:noProof/>
          <w:sz w:val="22"/>
          <w:szCs w:val="22"/>
          <w:lang w:val="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0550360 \h </w:instrText>
      </w:r>
      <w:r>
        <w:rPr>
          <w:noProof/>
        </w:rPr>
      </w:r>
      <w:r>
        <w:rPr>
          <w:noProof/>
        </w:rPr>
        <w:fldChar w:fldCharType="separate"/>
      </w:r>
      <w:r w:rsidR="00134409">
        <w:rPr>
          <w:noProof/>
        </w:rPr>
        <w:t>15</w:t>
      </w:r>
      <w:r>
        <w:rPr>
          <w:noProof/>
        </w:rPr>
        <w:fldChar w:fldCharType="end"/>
      </w:r>
    </w:p>
    <w:p w14:paraId="12C12843" w14:textId="4C2E41F6" w:rsidR="0012425B" w:rsidRDefault="0012425B">
      <w:pPr>
        <w:pStyle w:val="TableofFigures"/>
        <w:rPr>
          <w:rFonts w:asciiTheme="minorHAnsi" w:eastAsiaTheme="minorEastAsia" w:hAnsiTheme="minorHAnsi" w:cstheme="minorBidi"/>
          <w:noProof/>
          <w:sz w:val="22"/>
          <w:szCs w:val="22"/>
          <w:lang w:val="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0550361 \h </w:instrText>
      </w:r>
      <w:r>
        <w:rPr>
          <w:noProof/>
        </w:rPr>
      </w:r>
      <w:r>
        <w:rPr>
          <w:noProof/>
        </w:rPr>
        <w:fldChar w:fldCharType="separate"/>
      </w:r>
      <w:r w:rsidR="00134409">
        <w:rPr>
          <w:noProof/>
        </w:rPr>
        <w:t>19</w:t>
      </w:r>
      <w:r>
        <w:rPr>
          <w:noProof/>
        </w:rPr>
        <w:fldChar w:fldCharType="end"/>
      </w:r>
    </w:p>
    <w:p w14:paraId="17324EAA" w14:textId="543D142C" w:rsidR="0012425B" w:rsidRDefault="0012425B">
      <w:pPr>
        <w:pStyle w:val="TableofFigures"/>
        <w:rPr>
          <w:rFonts w:asciiTheme="minorHAnsi" w:eastAsiaTheme="minorEastAsia" w:hAnsiTheme="minorHAnsi" w:cstheme="minorBidi"/>
          <w:noProof/>
          <w:sz w:val="22"/>
          <w:szCs w:val="22"/>
          <w:lang w:val="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0550362 \h </w:instrText>
      </w:r>
      <w:r>
        <w:rPr>
          <w:noProof/>
        </w:rPr>
      </w:r>
      <w:r>
        <w:rPr>
          <w:noProof/>
        </w:rPr>
        <w:fldChar w:fldCharType="separate"/>
      </w:r>
      <w:r w:rsidR="00134409">
        <w:rPr>
          <w:noProof/>
        </w:rPr>
        <w:t>21</w:t>
      </w:r>
      <w:r>
        <w:rPr>
          <w:noProof/>
        </w:rPr>
        <w:fldChar w:fldCharType="end"/>
      </w:r>
    </w:p>
    <w:p w14:paraId="00007C58" w14:textId="7E19B608" w:rsidR="0012425B" w:rsidRDefault="0012425B">
      <w:pPr>
        <w:pStyle w:val="TableofFigures"/>
        <w:rPr>
          <w:rFonts w:asciiTheme="minorHAnsi" w:eastAsiaTheme="minorEastAsia" w:hAnsiTheme="minorHAnsi" w:cstheme="minorBidi"/>
          <w:noProof/>
          <w:sz w:val="22"/>
          <w:szCs w:val="22"/>
          <w:lang w:val="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0550363 \h </w:instrText>
      </w:r>
      <w:r>
        <w:rPr>
          <w:noProof/>
        </w:rPr>
      </w:r>
      <w:r>
        <w:rPr>
          <w:noProof/>
        </w:rPr>
        <w:fldChar w:fldCharType="separate"/>
      </w:r>
      <w:r w:rsidR="00134409">
        <w:rPr>
          <w:noProof/>
        </w:rPr>
        <w:t>24</w:t>
      </w:r>
      <w:r>
        <w:rPr>
          <w:noProof/>
        </w:rPr>
        <w:fldChar w:fldCharType="end"/>
      </w:r>
    </w:p>
    <w:p w14:paraId="2DAEF25E" w14:textId="5433BB81" w:rsidR="0012425B" w:rsidRDefault="0012425B">
      <w:pPr>
        <w:pStyle w:val="TableofFigures"/>
        <w:rPr>
          <w:rFonts w:asciiTheme="minorHAnsi" w:eastAsiaTheme="minorEastAsia" w:hAnsiTheme="minorHAnsi" w:cstheme="minorBidi"/>
          <w:noProof/>
          <w:sz w:val="22"/>
          <w:szCs w:val="22"/>
          <w:lang w:val="en-US"/>
        </w:rPr>
      </w:pPr>
      <w:r>
        <w:rPr>
          <w:noProof/>
        </w:rPr>
        <w:lastRenderedPageBreak/>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0550364 \h </w:instrText>
      </w:r>
      <w:r>
        <w:rPr>
          <w:noProof/>
        </w:rPr>
      </w:r>
      <w:r>
        <w:rPr>
          <w:noProof/>
        </w:rPr>
        <w:fldChar w:fldCharType="separate"/>
      </w:r>
      <w:r w:rsidR="00134409">
        <w:rPr>
          <w:noProof/>
        </w:rPr>
        <w:t>28</w:t>
      </w:r>
      <w:r>
        <w:rPr>
          <w:noProof/>
        </w:rPr>
        <w:fldChar w:fldCharType="end"/>
      </w:r>
    </w:p>
    <w:p w14:paraId="2B94D50C" w14:textId="10DD629B" w:rsidR="0012425B" w:rsidRDefault="0012425B">
      <w:pPr>
        <w:pStyle w:val="TableofFigures"/>
        <w:rPr>
          <w:rFonts w:asciiTheme="minorHAnsi" w:eastAsiaTheme="minorEastAsia" w:hAnsiTheme="minorHAnsi" w:cstheme="minorBidi"/>
          <w:noProof/>
          <w:sz w:val="22"/>
          <w:szCs w:val="22"/>
          <w:lang w:val="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0550365 \h </w:instrText>
      </w:r>
      <w:r>
        <w:rPr>
          <w:noProof/>
        </w:rPr>
      </w:r>
      <w:r>
        <w:rPr>
          <w:noProof/>
        </w:rPr>
        <w:fldChar w:fldCharType="separate"/>
      </w:r>
      <w:r w:rsidR="00134409">
        <w:rPr>
          <w:noProof/>
        </w:rPr>
        <w:t>31</w:t>
      </w:r>
      <w:r>
        <w:rPr>
          <w:noProof/>
        </w:rPr>
        <w:fldChar w:fldCharType="end"/>
      </w:r>
    </w:p>
    <w:p w14:paraId="07BDE6E8" w14:textId="1C5DBB7E" w:rsidR="0012425B" w:rsidRDefault="0012425B">
      <w:pPr>
        <w:pStyle w:val="TableofFigures"/>
        <w:rPr>
          <w:rFonts w:asciiTheme="minorHAnsi" w:eastAsiaTheme="minorEastAsia" w:hAnsiTheme="minorHAnsi" w:cstheme="minorBidi"/>
          <w:noProof/>
          <w:sz w:val="22"/>
          <w:szCs w:val="22"/>
          <w:lang w:val="en-US"/>
        </w:rPr>
      </w:pPr>
      <w:r>
        <w:rPr>
          <w:noProof/>
        </w:rPr>
        <w:t>Figure 12 An illustration of information that may be passed between layers. This is a departure for the treatment of each layer as an isolated black box. Image Credit: [71]</w:t>
      </w:r>
      <w:r>
        <w:rPr>
          <w:noProof/>
        </w:rPr>
        <w:tab/>
      </w:r>
      <w:r>
        <w:rPr>
          <w:noProof/>
        </w:rPr>
        <w:fldChar w:fldCharType="begin"/>
      </w:r>
      <w:r>
        <w:rPr>
          <w:noProof/>
        </w:rPr>
        <w:instrText xml:space="preserve"> PAGEREF _Toc480550366 \h </w:instrText>
      </w:r>
      <w:r>
        <w:rPr>
          <w:noProof/>
        </w:rPr>
      </w:r>
      <w:r>
        <w:rPr>
          <w:noProof/>
        </w:rPr>
        <w:fldChar w:fldCharType="separate"/>
      </w:r>
      <w:r w:rsidR="00134409">
        <w:rPr>
          <w:noProof/>
        </w:rPr>
        <w:t>36</w:t>
      </w:r>
      <w:r>
        <w:rPr>
          <w:noProof/>
        </w:rPr>
        <w:fldChar w:fldCharType="end"/>
      </w:r>
    </w:p>
    <w:p w14:paraId="1B5018F1" w14:textId="24B5ED04" w:rsidR="0012425B" w:rsidRDefault="0012425B">
      <w:pPr>
        <w:pStyle w:val="TableofFigures"/>
        <w:rPr>
          <w:rFonts w:asciiTheme="minorHAnsi" w:eastAsiaTheme="minorEastAsia" w:hAnsiTheme="minorHAnsi" w:cstheme="minorBidi"/>
          <w:noProof/>
          <w:sz w:val="22"/>
          <w:szCs w:val="22"/>
          <w:lang w:val="en-US"/>
        </w:rPr>
      </w:pPr>
      <w:r>
        <w:rPr>
          <w:noProof/>
        </w:rPr>
        <w:t>Figure 13 A mobile peer architecture which bears clear similarities to CubeSats in orbiting passing over a ground station. Image Credit: [74]</w:t>
      </w:r>
      <w:r>
        <w:rPr>
          <w:noProof/>
        </w:rPr>
        <w:tab/>
      </w:r>
      <w:r>
        <w:rPr>
          <w:noProof/>
        </w:rPr>
        <w:fldChar w:fldCharType="begin"/>
      </w:r>
      <w:r>
        <w:rPr>
          <w:noProof/>
        </w:rPr>
        <w:instrText xml:space="preserve"> PAGEREF _Toc480550367 \h </w:instrText>
      </w:r>
      <w:r>
        <w:rPr>
          <w:noProof/>
        </w:rPr>
      </w:r>
      <w:r>
        <w:rPr>
          <w:noProof/>
        </w:rPr>
        <w:fldChar w:fldCharType="separate"/>
      </w:r>
      <w:r w:rsidR="00134409">
        <w:rPr>
          <w:noProof/>
        </w:rPr>
        <w:t>38</w:t>
      </w:r>
      <w:r>
        <w:rPr>
          <w:noProof/>
        </w:rPr>
        <w:fldChar w:fldCharType="end"/>
      </w:r>
    </w:p>
    <w:p w14:paraId="6AD9940A" w14:textId="629259CA" w:rsidR="0012425B" w:rsidRDefault="0012425B">
      <w:pPr>
        <w:pStyle w:val="TableofFigures"/>
        <w:rPr>
          <w:rFonts w:asciiTheme="minorHAnsi" w:eastAsiaTheme="minorEastAsia" w:hAnsiTheme="minorHAnsi" w:cstheme="minorBidi"/>
          <w:noProof/>
          <w:sz w:val="22"/>
          <w:szCs w:val="22"/>
          <w:lang w:val="en-US"/>
        </w:rPr>
      </w:pPr>
      <w:r>
        <w:rPr>
          <w:noProof/>
        </w:rPr>
        <w:t>Figure 14 An example of network cluster forming with the election of cluster heads. With the introduction of a mobile sink clustering can be adapted to insure election of optimal cluster heads in order to maximize throughput [81]. Image Credit: [84]</w:t>
      </w:r>
      <w:r>
        <w:rPr>
          <w:noProof/>
        </w:rPr>
        <w:tab/>
      </w:r>
      <w:r>
        <w:rPr>
          <w:noProof/>
        </w:rPr>
        <w:fldChar w:fldCharType="begin"/>
      </w:r>
      <w:r>
        <w:rPr>
          <w:noProof/>
        </w:rPr>
        <w:instrText xml:space="preserve"> PAGEREF _Toc480550368 \h </w:instrText>
      </w:r>
      <w:r>
        <w:rPr>
          <w:noProof/>
        </w:rPr>
      </w:r>
      <w:r>
        <w:rPr>
          <w:noProof/>
        </w:rPr>
        <w:fldChar w:fldCharType="separate"/>
      </w:r>
      <w:r w:rsidR="00134409">
        <w:rPr>
          <w:noProof/>
        </w:rPr>
        <w:t>41</w:t>
      </w:r>
      <w:r>
        <w:rPr>
          <w:noProof/>
        </w:rPr>
        <w:fldChar w:fldCharType="end"/>
      </w:r>
    </w:p>
    <w:p w14:paraId="3DB7DAC5" w14:textId="72CF323E" w:rsidR="007D4619" w:rsidRDefault="0060779F" w:rsidP="00764DB4">
      <w:r>
        <w:rPr>
          <w:noProof/>
        </w:rPr>
        <w:fldChar w:fldCharType="end"/>
      </w:r>
    </w:p>
    <w:p w14:paraId="515096CD" w14:textId="77777777" w:rsidR="007D4619" w:rsidRPr="00914860" w:rsidRDefault="007D4619" w:rsidP="00764DB4">
      <w:pPr>
        <w:pStyle w:val="Chaptertitlenotnumbered"/>
      </w:pPr>
      <w:bookmarkStart w:id="4" w:name="_Toc480550910"/>
      <w:r w:rsidRPr="00914860">
        <w:lastRenderedPageBreak/>
        <w:t>Tables</w:t>
      </w:r>
      <w:bookmarkEnd w:id="4"/>
    </w:p>
    <w:p w14:paraId="69AC03E6" w14:textId="39F0699E" w:rsidR="00E61608"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t "Table title" \c </w:instrText>
      </w:r>
      <w:r>
        <w:fldChar w:fldCharType="separate"/>
      </w:r>
      <w:r w:rsidR="00E61608">
        <w:rPr>
          <w:noProof/>
        </w:rPr>
        <w:t>Table 1 The requirements of several WSN application domain. RT – Round Trip, QoS – Quality of Service. Credit: [66]</w:t>
      </w:r>
      <w:r w:rsidR="00E61608">
        <w:rPr>
          <w:noProof/>
        </w:rPr>
        <w:tab/>
      </w:r>
      <w:r w:rsidR="00E61608">
        <w:rPr>
          <w:noProof/>
        </w:rPr>
        <w:fldChar w:fldCharType="begin"/>
      </w:r>
      <w:r w:rsidR="00E61608">
        <w:rPr>
          <w:noProof/>
        </w:rPr>
        <w:instrText xml:space="preserve"> PAGEREF _Toc480544402 \h </w:instrText>
      </w:r>
      <w:r w:rsidR="00E61608">
        <w:rPr>
          <w:noProof/>
        </w:rPr>
      </w:r>
      <w:r w:rsidR="00E61608">
        <w:rPr>
          <w:noProof/>
        </w:rPr>
        <w:fldChar w:fldCharType="separate"/>
      </w:r>
      <w:r w:rsidR="00134409">
        <w:rPr>
          <w:noProof/>
        </w:rPr>
        <w:t>35</w:t>
      </w:r>
      <w:r w:rsidR="00E61608">
        <w:rPr>
          <w:noProof/>
        </w:rPr>
        <w:fldChar w:fldCharType="end"/>
      </w:r>
    </w:p>
    <w:p w14:paraId="071E7270" w14:textId="36252C67" w:rsidR="00E61608" w:rsidRDefault="00E61608">
      <w:pPr>
        <w:pStyle w:val="TableofFigures"/>
        <w:rPr>
          <w:rFonts w:asciiTheme="minorHAnsi" w:eastAsiaTheme="minorEastAsia" w:hAnsiTheme="minorHAnsi" w:cstheme="minorBidi"/>
          <w:noProof/>
          <w:sz w:val="22"/>
          <w:szCs w:val="22"/>
          <w:lang w:val="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0544403 \h </w:instrText>
      </w:r>
      <w:r>
        <w:rPr>
          <w:noProof/>
        </w:rPr>
      </w:r>
      <w:r>
        <w:rPr>
          <w:noProof/>
        </w:rPr>
        <w:fldChar w:fldCharType="separate"/>
      </w:r>
      <w:r w:rsidR="00134409">
        <w:rPr>
          <w:noProof/>
        </w:rPr>
        <w:t>35</w:t>
      </w:r>
      <w:r>
        <w:rPr>
          <w:noProof/>
        </w:rPr>
        <w:fldChar w:fldCharType="end"/>
      </w:r>
    </w:p>
    <w:p w14:paraId="692DC38C" w14:textId="5AA0E632" w:rsidR="007D4619" w:rsidRDefault="0060779F" w:rsidP="00764DB4">
      <w:r>
        <w:rPr>
          <w:noProof/>
        </w:rPr>
        <w:fldChar w:fldCharType="end"/>
      </w:r>
    </w:p>
    <w:p w14:paraId="1BB3C6AD" w14:textId="77777777" w:rsidR="007D4619" w:rsidRPr="00914860" w:rsidRDefault="007D4619" w:rsidP="00764DB4">
      <w:pPr>
        <w:pStyle w:val="Chaptertitlenotnumbered"/>
      </w:pPr>
      <w:bookmarkStart w:id="5" w:name="_Toc480550911"/>
      <w:r w:rsidRPr="00914860">
        <w:lastRenderedPageBreak/>
        <w:t>Abbreviations</w:t>
      </w:r>
      <w:bookmarkEnd w:id="5"/>
    </w:p>
    <w:p w14:paraId="0FA0363D" w14:textId="73E45071" w:rsidR="0012425B" w:rsidRPr="00C42DA7" w:rsidRDefault="0012425B" w:rsidP="0012425B">
      <w:pPr>
        <w:jc w:val="center"/>
        <w:rPr>
          <w:b/>
        </w:rPr>
      </w:pPr>
      <w:r>
        <w:rPr>
          <w:b/>
        </w:rPr>
        <w:t>Will populate and format last</w:t>
      </w:r>
      <w:r w:rsidR="00C42DA7">
        <w:rPr>
          <w:b/>
          <w:vertAlign w:val="subscript"/>
        </w:rPr>
        <w:softHyphen/>
      </w:r>
    </w:p>
    <w:p w14:paraId="71CB23F0" w14:textId="536CCA78"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9"/>
          <w:footerReference w:type="default" r:id="rId10"/>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6" w:name="_Toc480550912"/>
      <w:r>
        <w:lastRenderedPageBreak/>
        <w:t>Introduction</w:t>
      </w:r>
      <w:bookmarkEnd w:id="6"/>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7" w:name="_Toc480550913"/>
      <w:r w:rsidR="00C40FF8">
        <w:t>Background</w:t>
      </w:r>
      <w:bookmarkEnd w:id="7"/>
    </w:p>
    <w:p w14:paraId="16ED3677" w14:textId="161B1832" w:rsidR="00D870F2" w:rsidRDefault="00077C92" w:rsidP="001B389E">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w:t>
      </w:r>
      <w:r w:rsidR="001B389E">
        <w:t>fully loaded cargo bay. T</w:t>
      </w:r>
      <w:r w:rsidR="00810E44">
        <w: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134409">
        <w:t xml:space="preserve">Figure </w:t>
      </w:r>
      <w:r w:rsidR="00134409">
        <w:rPr>
          <w:noProof/>
        </w:rPr>
        <w:t>1</w:t>
      </w:r>
      <w:r w:rsidR="000F5EC2">
        <w:fldChar w:fldCharType="end"/>
      </w:r>
      <w:r w:rsidR="0008173C">
        <w:t>)</w:t>
      </w:r>
      <w:r w:rsidR="000F5EC2">
        <w:t>.</w:t>
      </w:r>
    </w:p>
    <w:p w14:paraId="57E7BC43" w14:textId="77777777" w:rsidR="001B389E" w:rsidRDefault="00134409" w:rsidP="001B389E">
      <w:pPr>
        <w:keepNext/>
      </w:pPr>
      <w:r>
        <w:lastRenderedPageBreak/>
        <w:pict w14:anchorId="5BA57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5.7pt">
            <v:imagedata r:id="rId11" o:title="Average-Launch-Cost-kg-to-LEO"/>
          </v:shape>
        </w:pict>
      </w:r>
    </w:p>
    <w:p w14:paraId="74EDBD71" w14:textId="0180D091" w:rsidR="001B389E" w:rsidRPr="008853E9" w:rsidRDefault="001B389E" w:rsidP="008853E9">
      <w:pPr>
        <w:pStyle w:val="Figurecaption"/>
      </w:pPr>
      <w:bookmarkStart w:id="8" w:name="_Ref480372656"/>
      <w:bookmarkStart w:id="9" w:name="_Toc480550355"/>
      <w:r>
        <w:t xml:space="preserve">Figure </w:t>
      </w:r>
      <w:r w:rsidR="00901AD3">
        <w:fldChar w:fldCharType="begin"/>
      </w:r>
      <w:r w:rsidR="00901AD3">
        <w:instrText xml:space="preserve"> SEQ Figure \* ARABIC </w:instrText>
      </w:r>
      <w:r w:rsidR="00901AD3">
        <w:fldChar w:fldCharType="separate"/>
      </w:r>
      <w:r w:rsidR="00134409">
        <w:rPr>
          <w:noProof/>
        </w:rPr>
        <w:t>1</w:t>
      </w:r>
      <w:r w:rsidR="00901AD3">
        <w:rPr>
          <w:noProof/>
        </w:rPr>
        <w:fldChar w:fldCharType="end"/>
      </w:r>
      <w:bookmarkEnd w:id="8"/>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9"/>
    </w:p>
    <w:p w14:paraId="0670BAF4" w14:textId="05665C3A" w:rsidR="00793783" w:rsidRDefault="00810E44" w:rsidP="00EA097E">
      <w:r>
        <w:t>The second</w:t>
      </w:r>
      <w:r w:rsidR="00601148">
        <w:t>,</w:t>
      </w:r>
      <w:r>
        <w:t xml:space="preserve"> and perhaps most influential factor</w:t>
      </w:r>
      <w:r w:rsidR="00EA097E">
        <w:t xml:space="preserve"> influencing affordable access to LEO</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601148">
        <w:t xml:space="preserve">. This 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77777777" w:rsidR="00EA097E" w:rsidRDefault="00134409" w:rsidP="00EA097E">
      <w:pPr>
        <w:keepNext/>
        <w:jc w:val="center"/>
      </w:pPr>
      <w:r>
        <w:lastRenderedPageBreak/>
        <w:pict w14:anchorId="64F8DA1E">
          <v:shape id="_x0000_i1026" type="#_x0000_t75" style="width:410.15pt;height:312.45pt">
            <v:imagedata r:id="rId12" o:title="download"/>
          </v:shape>
        </w:pict>
      </w:r>
    </w:p>
    <w:p w14:paraId="5F3B7657" w14:textId="3395DF01" w:rsidR="00EA097E" w:rsidRPr="00EA097E" w:rsidRDefault="00EA097E" w:rsidP="00EA097E">
      <w:pPr>
        <w:pStyle w:val="Figurecaption"/>
      </w:pPr>
      <w:bookmarkStart w:id="10" w:name="_Ref480373065"/>
      <w:bookmarkStart w:id="11" w:name="_Toc480550356"/>
      <w:r>
        <w:t xml:space="preserve">Figure </w:t>
      </w:r>
      <w:r w:rsidR="00901AD3">
        <w:fldChar w:fldCharType="begin"/>
      </w:r>
      <w:r w:rsidR="00901AD3">
        <w:instrText xml:space="preserve"> SEQ Figure \* ARABIC </w:instrText>
      </w:r>
      <w:r w:rsidR="00901AD3">
        <w:fldChar w:fldCharType="separate"/>
      </w:r>
      <w:r w:rsidR="00134409">
        <w:rPr>
          <w:noProof/>
        </w:rPr>
        <w:t>2</w:t>
      </w:r>
      <w:r w:rsidR="00901AD3">
        <w:rPr>
          <w:noProof/>
        </w:rPr>
        <w:fldChar w:fldCharType="end"/>
      </w:r>
      <w:bookmarkEnd w:id="10"/>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1"/>
      <w:r>
        <w:t xml:space="preserve"> </w:t>
      </w:r>
    </w:p>
    <w:p w14:paraId="52FA8B93" w14:textId="797E5856"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134409">
        <w:t xml:space="preserve">Figure </w:t>
      </w:r>
      <w:r w:rsidR="00134409">
        <w:rPr>
          <w:noProof/>
        </w:rPr>
        <w:t>2</w:t>
      </w:r>
      <w:r w:rsidR="0008173C">
        <w:fldChar w:fldCharType="end"/>
      </w:r>
      <w:r w:rsidR="0008173C">
        <w:t>)</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rsidR="001C1842">
        <w:t xml:space="preserve">attitude </w:t>
      </w:r>
      <w:r w:rsidR="001C1842">
        <w:lastRenderedPageBreak/>
        <w:t>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rsidR="001C1842">
        <w:t>, 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unflown’ implementation of a sub-system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01637B86"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322E41AE"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w:t>
      </w:r>
      <w:r w:rsidR="00E133D5">
        <w:lastRenderedPageBreak/>
        <w:t xml:space="preserve">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134409">
        <w:t xml:space="preserve">Figure </w:t>
      </w:r>
      <w:r w:rsidR="00134409">
        <w:rPr>
          <w:noProof/>
        </w:rPr>
        <w:t>3</w:t>
      </w:r>
      <w:r w:rsidR="00D61D16">
        <w:fldChar w:fldCharType="end"/>
      </w:r>
      <w:r w:rsidR="00D61D16">
        <w:t>)</w:t>
      </w:r>
      <w:r w:rsidR="003166DC">
        <w:t xml:space="preserve"> and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 xml:space="preserve">and </w:t>
      </w:r>
      <w:r w:rsidR="0020014D">
        <w:t xml:space="preserve">the </w:t>
      </w:r>
      <w:r w:rsidR="003166DC">
        <w:t>CNSA’s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7777777" w:rsidR="00466DC4" w:rsidRDefault="00134409" w:rsidP="00466DC4">
      <w:pPr>
        <w:keepNext/>
        <w:jc w:val="center"/>
      </w:pPr>
      <w:r>
        <w:pict w14:anchorId="2179BB1A">
          <v:shape id="_x0000_i1027" type="#_x0000_t75" style="width:432.45pt;height:269.55pt">
            <v:imagedata r:id="rId13" o:title="744216main_edsn_image1"/>
          </v:shape>
        </w:pict>
      </w:r>
    </w:p>
    <w:p w14:paraId="5F39D22A" w14:textId="1D9335D8" w:rsidR="00466DC4" w:rsidRDefault="00466DC4" w:rsidP="00466DC4">
      <w:pPr>
        <w:pStyle w:val="Figurecaption"/>
      </w:pPr>
      <w:bookmarkStart w:id="12" w:name="_Ref480373241"/>
      <w:bookmarkStart w:id="13" w:name="_Toc480550357"/>
      <w:r>
        <w:t xml:space="preserve">Figure </w:t>
      </w:r>
      <w:r w:rsidR="00901AD3">
        <w:fldChar w:fldCharType="begin"/>
      </w:r>
      <w:r w:rsidR="00901AD3">
        <w:instrText xml:space="preserve"> SEQ Figure \* ARABIC </w:instrText>
      </w:r>
      <w:r w:rsidR="00901AD3">
        <w:fldChar w:fldCharType="separate"/>
      </w:r>
      <w:r w:rsidR="00134409">
        <w:rPr>
          <w:noProof/>
        </w:rPr>
        <w:t>3</w:t>
      </w:r>
      <w:r w:rsidR="00901AD3">
        <w:rPr>
          <w:noProof/>
        </w:rPr>
        <w:fldChar w:fldCharType="end"/>
      </w:r>
      <w:bookmarkEnd w:id="12"/>
      <w:r>
        <w:t xml:space="preserve"> An illustration of EDSN </w:t>
      </w:r>
      <w:r w:rsidR="00D653DE">
        <w:t>CubeSats</w:t>
      </w:r>
      <w:r>
        <w:t xml:space="preserve"> in orbit forming a star topology style network. </w:t>
      </w:r>
      <w:r w:rsidR="001B2BCE">
        <w:t>Image c</w:t>
      </w:r>
      <w:r>
        <w:t>redit: NASA Ames Research Centre</w:t>
      </w:r>
      <w:r w:rsidR="00D653DE">
        <w:t>.</w:t>
      </w:r>
      <w:bookmarkEnd w:id="13"/>
    </w:p>
    <w:p w14:paraId="07A9E9E5" w14:textId="3A17D865"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w:t>
      </w:r>
      <w:r>
        <w:lastRenderedPageBreak/>
        <w:t xml:space="preserve">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14" w:name="_Toc480550914"/>
      <w:r w:rsidR="00C40FF8">
        <w:t>Objectives</w:t>
      </w:r>
      <w:bookmarkEnd w:id="14"/>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49A0D5E" w14:textId="08448005" w:rsidR="00292640" w:rsidRDefault="005A1AA0" w:rsidP="006B347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c instrument produces some data which must 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xml:space="preserve">. This leaves the quantity of data </w:t>
      </w:r>
      <w:r w:rsidR="00AC7113">
        <w:lastRenderedPageBreak/>
        <w:t>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14425BF1" w14:textId="77777777" w:rsidR="006B3473" w:rsidRDefault="00134409" w:rsidP="006B3473">
      <w:pPr>
        <w:keepNext/>
        <w:jc w:val="center"/>
      </w:pPr>
      <w:r>
        <w:pict w14:anchorId="488CD118">
          <v:shape id="_x0000_i1028" type="#_x0000_t75" style="width:158.15pt;height:212.55pt">
            <v:imagedata r:id="rId14" o:title="hj"/>
          </v:shape>
        </w:pict>
      </w:r>
    </w:p>
    <w:p w14:paraId="46EFEA4D" w14:textId="39DF7DA0" w:rsidR="006B3473" w:rsidRPr="006B3473" w:rsidRDefault="006B3473" w:rsidP="006B3473">
      <w:pPr>
        <w:pStyle w:val="Figurecaption"/>
      </w:pPr>
      <w:bookmarkStart w:id="15" w:name="_Toc480550358"/>
      <w:r>
        <w:t xml:space="preserve">Figure </w:t>
      </w:r>
      <w:r w:rsidR="00901AD3">
        <w:fldChar w:fldCharType="begin"/>
      </w:r>
      <w:r w:rsidR="00901AD3">
        <w:instrText xml:space="preserve"> SEQ Figure \* ARABIC </w:instrText>
      </w:r>
      <w:r w:rsidR="00901AD3">
        <w:fldChar w:fldCharType="separate"/>
      </w:r>
      <w:r w:rsidR="00134409">
        <w:rPr>
          <w:noProof/>
        </w:rPr>
        <w:t>4</w:t>
      </w:r>
      <w:r w:rsidR="00901AD3">
        <w:rPr>
          <w:noProof/>
        </w:rPr>
        <w:fldChar w:fldCharType="end"/>
      </w:r>
      <w:r>
        <w:t xml:space="preserve"> A basic illustration of a multi-hop CSN in orbit. S2S links are shown in blue while the S2G link is shown in red.</w:t>
      </w:r>
      <w:bookmarkEnd w:id="15"/>
    </w:p>
    <w:p w14:paraId="54D946D8" w14:textId="3F04E2EE"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0400FC">
        <w:t>power</w:t>
      </w:r>
      <w:r w:rsidR="00FC0085">
        <w:t xml:space="preserve">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w:t>
      </w:r>
      <w:r w:rsidR="000400FC">
        <w:lastRenderedPageBreak/>
        <w:t>fundamental</w:t>
      </w:r>
      <w:r w:rsidR="00847C74">
        <w:t xml:space="preserve"> challenges </w:t>
      </w:r>
      <w:r w:rsidR="000400FC">
        <w:t>which arise when attempting to balance</w:t>
      </w:r>
      <w:r w:rsidR="005479EE">
        <w:t xml:space="preserve"> power consumption with S2G throughput. </w:t>
      </w:r>
    </w:p>
    <w:p w14:paraId="30278458" w14:textId="1B4B49B4" w:rsidR="00B42835" w:rsidRPr="00AC7113" w:rsidRDefault="00B42835" w:rsidP="00764DB4">
      <w:r>
        <w:t>This work presents simulations</w:t>
      </w:r>
      <w:r w:rsidR="00483398">
        <w:t xml:space="preserve">, </w:t>
      </w:r>
      <w:r w:rsidR="00483398" w:rsidRPr="00483398">
        <w:t xml:space="preserve">carried out using 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091E72">
        <w:t xml:space="preserve"> (PvTP)</w:t>
      </w:r>
      <w:r w:rsidR="00483398">
        <w:t xml:space="preserve"> challenge</w:t>
      </w:r>
      <w:r>
        <w:t>. As far as possible,</w:t>
      </w:r>
      <w:r w:rsidR="000400FC">
        <w:t xml:space="preserve"> simulations of</w:t>
      </w:r>
      <w:r w:rsidR="00483398">
        <w:t xml:space="preserve"> CubeSat</w:t>
      </w:r>
      <w:r>
        <w:t xml:space="preserve"> S2G and S2S communication as well as power consumption are modelled on the current state of the art.</w:t>
      </w:r>
    </w:p>
    <w:p w14:paraId="0835407F" w14:textId="544C950C" w:rsidR="00C40FF8" w:rsidRPr="00C40FF8" w:rsidRDefault="00B6274B" w:rsidP="00764DB4">
      <w:pPr>
        <w:pStyle w:val="Heading2"/>
      </w:pPr>
      <w:r>
        <w:t xml:space="preserve"> </w:t>
      </w:r>
      <w:bookmarkStart w:id="16" w:name="_Toc480550915"/>
      <w:r w:rsidR="00C40FF8">
        <w:t>Thesis Structure</w:t>
      </w:r>
      <w:bookmarkEnd w:id="16"/>
    </w:p>
    <w:p w14:paraId="19E5A176" w14:textId="24200C45"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w:t>
      </w:r>
      <w:r w:rsidR="00C12C41">
        <w:t xml:space="preserve">aders to understand the context, aims </w:t>
      </w:r>
      <w:r w:rsidR="00AE3F84">
        <w:t>and general scope of the project</w:t>
      </w:r>
      <w:r w:rsidR="00DE1143">
        <w:t>.</w:t>
      </w:r>
      <w:r w:rsidR="00D771DD">
        <w:t xml:space="preserve"> </w:t>
      </w:r>
    </w:p>
    <w:p w14:paraId="78BAFD00" w14:textId="28CA81F2" w:rsidR="00AE3F84" w:rsidRDefault="00AE3F84" w:rsidP="00764DB4">
      <w:r>
        <w:t>The State of the Art</w:t>
      </w:r>
      <w:r w:rsidR="008F647A">
        <w:t xml:space="preserve"> chapter seeks to examine the relevant prior art relating to CubeSat and terrestrial communications as well as detailing the current capabilities and applications of CubeSats.  This chapter presents varying levels of depth on differing sections. Works relating CubeSat communications and applications are explored with the greatest depth. Prior art relating to terrestrial communications, much of which provides the basis for CubeSat communications, is addressed in less depth. This chapter serves as an extension to the background of PvT challenge and as</w:t>
      </w:r>
      <w:r w:rsidR="00091E72">
        <w:t xml:space="preserve"> the rationale behind many of the </w:t>
      </w:r>
      <w:r w:rsidR="008F647A">
        <w:t xml:space="preserve">choices made </w:t>
      </w:r>
      <w:r w:rsidR="00091E72">
        <w:t xml:space="preserve">during </w:t>
      </w:r>
      <w:r w:rsidR="008F647A">
        <w:t xml:space="preserve">protocol and simulation design.  </w:t>
      </w:r>
    </w:p>
    <w:p w14:paraId="0F2D3307" w14:textId="527F1273" w:rsidR="007D6DB1" w:rsidRDefault="007D6DB1" w:rsidP="00764DB4">
      <w:r w:rsidRPr="007D6DB1">
        <w:lastRenderedPageBreak/>
        <w:t xml:space="preserve">The </w:t>
      </w:r>
      <w:r>
        <w:t xml:space="preserve">Proposed Protocols </w:t>
      </w:r>
      <w:r w:rsidR="00091E72">
        <w:t xml:space="preserve">chapter following directly from the State of the Art chapter, this chapter identifies key points within the state of the art. These points serve as the basis to the final protocol design intended to address the PvTP challenge. In some cases, references are made to restrictions placed open protocol design which are discussed further in the Simulation chapter. In parallel to the justification of design choices, this chapter presents in-depth explanations and illustrations of the final protocols. This chapter serves as a bridge between the State of the Art and Simulation chapters. It draws from both in order to describe and justify, as clearly as possible, this work’s approach to the PvTP challenge.   </w:t>
      </w:r>
    </w:p>
    <w:p w14:paraId="6FAF51EC" w14:textId="30C57244" w:rsidR="007D6DB1" w:rsidRDefault="00091E72" w:rsidP="00764DB4">
      <w:r>
        <w:t>The Simulation</w:t>
      </w:r>
      <w:r w:rsidR="007D6DB1">
        <w:t xml:space="preserve"> </w:t>
      </w:r>
      <w:r>
        <w:t xml:space="preserve">chapter deals primarily </w:t>
      </w:r>
      <w:r w:rsidR="00D469D1">
        <w:t xml:space="preserve">with </w:t>
      </w:r>
      <w:r>
        <w:t xml:space="preserve">the </w:t>
      </w:r>
      <w:r w:rsidR="00271E8A">
        <w:t xml:space="preserve">experimental setup, </w:t>
      </w:r>
      <w:r>
        <w:t xml:space="preserve">implementation and analysis of </w:t>
      </w:r>
      <w:r w:rsidR="00271E8A">
        <w:t>the proposed protocols using OMNeT++. Detailing the experimental setup involves examining the assumptions</w:t>
      </w:r>
      <w:r w:rsidR="00D469D1">
        <w:t xml:space="preserve"> made</w:t>
      </w:r>
      <w:r w:rsidR="00271E8A">
        <w:t xml:space="preserve"> regarding CubeSats and space-bound wireless communications</w:t>
      </w:r>
      <w:r w:rsidR="00D469D1">
        <w:t>. These assumption are important in establishing the fidelity of the final simulation</w:t>
      </w:r>
      <w:r w:rsidR="00271E8A">
        <w:t xml:space="preserve">. </w:t>
      </w:r>
      <w:r w:rsidR="00D469D1">
        <w:t>This chapter also places a focus on the</w:t>
      </w:r>
      <w:r w:rsidR="00271E8A">
        <w:t xml:space="preserve"> challenges relating to the implementation</w:t>
      </w:r>
      <w:r w:rsidR="00D469D1">
        <w:t xml:space="preserve"> and analysis</w:t>
      </w:r>
      <w:r w:rsidR="00271E8A">
        <w:t xml:space="preserve"> of t</w:t>
      </w:r>
      <w:r w:rsidR="00D469D1">
        <w:t xml:space="preserve">he proposed protocols. As such, this chapter serves, not only to provide experimental context to the Results chapter but also, as a general guide to the production of similar OMNeT++ based work. </w:t>
      </w:r>
    </w:p>
    <w:p w14:paraId="648A7D4B" w14:textId="28684B45" w:rsidR="007D6DB1" w:rsidRDefault="007D6DB1" w:rsidP="00764DB4">
      <w:r w:rsidRPr="007D6DB1">
        <w:t xml:space="preserve">The </w:t>
      </w:r>
      <w:r>
        <w:t xml:space="preserve">Results </w:t>
      </w:r>
      <w:r w:rsidR="00D469D1">
        <w:t xml:space="preserve">chapter </w:t>
      </w:r>
      <w:r w:rsidR="00395A1E">
        <w:t xml:space="preserve">introduces the key metrics chosen for the analysis of performance of the implemented protocols. These key metrics are then presented graphically in a number of figures across several simulations scenarios. Scenarios are divided into chapter sub-headings. Each scenario represents a particular parameterization or configuration of the base simulation described in the </w:t>
      </w:r>
      <w:r w:rsidR="00395A1E">
        <w:lastRenderedPageBreak/>
        <w:t>Simulation chapter. Discussion is provided for each scenario and a final short summary of the results collection concludes the chapter.</w:t>
      </w:r>
    </w:p>
    <w:p w14:paraId="1CF92997" w14:textId="731BB428" w:rsidR="007D6DB1" w:rsidRDefault="007D6DB1" w:rsidP="00764DB4">
      <w:r>
        <w:t>F</w:t>
      </w:r>
      <w:r w:rsidR="00920D77">
        <w:t>inally the Conclusions chapter presents several areas of discussion and closing thoughts relating to the work reviewed and carried out. The core intention of the chapter is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764DB4">
      <w:pPr>
        <w:pStyle w:val="Heading1"/>
      </w:pPr>
      <w:bookmarkStart w:id="17" w:name="_Toc480550916"/>
      <w:r w:rsidRPr="00603952">
        <w:rPr>
          <w:sz w:val="40"/>
        </w:rPr>
        <w:lastRenderedPageBreak/>
        <w:t>State</w:t>
      </w:r>
      <w:r>
        <w:t xml:space="preserve"> of the Art</w:t>
      </w:r>
      <w:bookmarkEnd w:id="17"/>
    </w:p>
    <w:p w14:paraId="67A9E977" w14:textId="7202880F" w:rsidR="00303ED3"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es and applications thereof. The section</w:t>
      </w:r>
      <w:r>
        <w:t xml:space="preserve"> is</w:t>
      </w:r>
      <w:r w:rsidR="00E52808">
        <w:t xml:space="preserve"> followed by an examination</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 xml:space="preserve">Finally several notable secondary areas of research are highlighted. These areas fall outside of the scope of this work but are nonetheless influential in the greater context of space-bound communications. </w:t>
      </w:r>
    </w:p>
    <w:p w14:paraId="662AA94C" w14:textId="295B0931" w:rsidR="00674D01" w:rsidRPr="00970517" w:rsidRDefault="00674D01" w:rsidP="00970517">
      <w:r w:rsidRPr="00674D01">
        <w:t xml:space="preserve">This chapter </w:t>
      </w:r>
      <w:r>
        <w:t>covers</w:t>
      </w:r>
      <w:r w:rsidRPr="00674D01">
        <w:t xml:space="preserve"> several areas which provide fundamental background to  CSNs, the PvTP challenge, and this work’s proposed solutions. This chapter is not intended as an exhaustive review of all potentially relevant materials. Rather, this chapter is concerned with works which may clarify the chosen problem and </w:t>
      </w:r>
      <w:r>
        <w:t xml:space="preserve">detail </w:t>
      </w:r>
      <w:r w:rsidRPr="00674D01">
        <w:t>potential approaches thereto and justify</w:t>
      </w:r>
      <w:r>
        <w:t xml:space="preserve"> or challenge this work’s</w:t>
      </w:r>
      <w:r w:rsidRPr="00674D01">
        <w:t xml:space="preserve"> design choices.</w:t>
      </w:r>
    </w:p>
    <w:p w14:paraId="1533E32F" w14:textId="0E9B66A7" w:rsidR="00A71D7F" w:rsidRDefault="00A71D7F" w:rsidP="00764DB4">
      <w:pPr>
        <w:pStyle w:val="Heading2"/>
      </w:pPr>
      <w:bookmarkStart w:id="18" w:name="_Toc480550917"/>
      <w:r>
        <w:lastRenderedPageBreak/>
        <w:t>CubeSats</w:t>
      </w:r>
      <w:bookmarkEnd w:id="18"/>
    </w:p>
    <w:p w14:paraId="09880E63" w14:textId="06272669" w:rsidR="00F32AC5" w:rsidRDefault="00F32AC5" w:rsidP="00F32AC5">
      <w:r>
        <w:t xml:space="preserve">CubeSats typically fall within the satellite weight classification of ‘Nano’ satellites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7EE61BFB" w:rsidR="00F32AC5" w:rsidRDefault="00F32AC5" w:rsidP="00F32AC5">
      <w:r>
        <w:t xml:space="preserve">CubeSats were first proposed by </w:t>
      </w:r>
      <w:r w:rsidRPr="00361318">
        <w:t>Bob Twiggs of Stanford University</w:t>
      </w:r>
      <w:r>
        <w:t xml:space="preserve"> and </w:t>
      </w:r>
      <w:r w:rsidRPr="00361318">
        <w:t xml:space="preserve"> 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In 2000 the first 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20BD0E0C" w:rsidR="00F32AC5" w:rsidRDefault="00F32AC5" w:rsidP="00F32AC5">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during the previous 5 years.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612FE6D" w:rsidR="00F32AC5" w:rsidRDefault="00F32AC5" w:rsidP="00764DB4">
      <w:r>
        <w:lastRenderedPageBreak/>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launched CubeSats were developed by commercial entities. Comparatively, academic/research institutions have developed</w:t>
      </w:r>
      <w:r w:rsidR="00A136CB">
        <w:t xml:space="preserve"> approx.</w:t>
      </w:r>
      <w:r>
        <w:t xml:space="preserve"> 40% and the remaining 20% is divided between civilian and military institutions. In terms of </w:t>
      </w:r>
      <w:r w:rsidR="0038445F">
        <w:t>use case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1576A396" w:rsidR="00245816" w:rsidRDefault="003736FD" w:rsidP="00764DB4">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0E15CB9B"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w:t>
      </w:r>
      <w:r w:rsidR="003C5ECC">
        <w:t>ware</w:t>
      </w:r>
      <w:r w:rsidR="00CD51D4">
        <w:t xml:space="preserve"> and hard</w:t>
      </w:r>
      <w:r w:rsidR="003C5ECC">
        <w:t>ware</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domain. Researchers such as Puig-Suari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t>. Such deployers became common place</w:t>
      </w:r>
      <w:r w:rsidR="003C5ECC">
        <w:t xml:space="preserve"> and</w:t>
      </w:r>
      <w:r>
        <w:t xml:space="preserve"> have come to defined the de-facto </w:t>
      </w:r>
      <w:r>
        <w:lastRenderedPageBreak/>
        <w:t xml:space="preserve">standards for the domain. A similar pattern can be seen elsewhere in the domain such as with the development of a pseudo-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926C1C">
      <w:pPr>
        <w:keepNext/>
        <w:jc w:val="center"/>
      </w:pPr>
      <w:r>
        <w:rPr>
          <w:i/>
          <w:noProof/>
          <w:lang w:val="en-US"/>
        </w:rPr>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024B4694" w:rsidR="00926C1C" w:rsidRDefault="00926C1C" w:rsidP="00926C1C">
      <w:pPr>
        <w:pStyle w:val="Figurecaption"/>
      </w:pPr>
      <w:bookmarkStart w:id="19" w:name="_Toc480550359"/>
      <w:r>
        <w:t xml:space="preserve">Figure </w:t>
      </w:r>
      <w:r w:rsidR="00901AD3">
        <w:fldChar w:fldCharType="begin"/>
      </w:r>
      <w:r w:rsidR="00901AD3">
        <w:instrText xml:space="preserve"> SEQ Figure \* ARABIC </w:instrText>
      </w:r>
      <w:r w:rsidR="00901AD3">
        <w:fldChar w:fldCharType="separate"/>
      </w:r>
      <w:r w:rsidR="00134409">
        <w:rPr>
          <w:noProof/>
        </w:rPr>
        <w:t>5</w:t>
      </w:r>
      <w:r w:rsidR="00901AD3">
        <w:rPr>
          <w:noProof/>
        </w:rPr>
        <w:fldChar w:fldCharType="end"/>
      </w:r>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9"/>
    </w:p>
    <w:p w14:paraId="3708ABB1" w14:textId="1CDA03AF" w:rsidR="00245816" w:rsidRDefault="0029597F" w:rsidP="00764DB4">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w:t>
      </w:r>
      <w:r w:rsidR="003C5ECC">
        <w:lastRenderedPageBreak/>
        <w:t>(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3C5ECC">
        <w:t xml:space="preserve"> a</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30486E">
        <w:t>.</w:t>
      </w:r>
    </w:p>
    <w:p w14:paraId="2729787B" w14:textId="514D353A" w:rsidR="00466DC4" w:rsidRDefault="00134409" w:rsidP="00466DC4">
      <w:pPr>
        <w:keepNext/>
        <w:jc w:val="center"/>
      </w:pPr>
      <w:r>
        <w:pict w14:anchorId="07DEE040">
          <v:shape id="_x0000_i1029" type="#_x0000_t75" style="width:413.55pt;height:312pt">
            <v:imagedata r:id="rId16" o:title="2017-04-19 11_26_27-Space Launch System 2018 to carry CubeSats, uncrewed Orion capsule -"/>
          </v:shape>
        </w:pict>
      </w:r>
    </w:p>
    <w:p w14:paraId="48DD8C71" w14:textId="3BF5BC9F" w:rsidR="003C5ECC" w:rsidRDefault="00466DC4" w:rsidP="00466DC4">
      <w:pPr>
        <w:pStyle w:val="Figurecaption"/>
      </w:pPr>
      <w:bookmarkStart w:id="20" w:name="_Toc480550360"/>
      <w:r>
        <w:t xml:space="preserve">Figure </w:t>
      </w:r>
      <w:r w:rsidR="00901AD3">
        <w:fldChar w:fldCharType="begin"/>
      </w:r>
      <w:r w:rsidR="00901AD3">
        <w:instrText xml:space="preserve"> SEQ Figure \* ARABIC </w:instrText>
      </w:r>
      <w:r w:rsidR="00901AD3">
        <w:fldChar w:fldCharType="separate"/>
      </w:r>
      <w:r w:rsidR="00134409">
        <w:rPr>
          <w:noProof/>
        </w:rPr>
        <w:t>6</w:t>
      </w:r>
      <w:r w:rsidR="00901AD3">
        <w:rPr>
          <w:noProof/>
        </w:rPr>
        <w:fldChar w:fldCharType="end"/>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20"/>
    </w:p>
    <w:p w14:paraId="55B2B6BF" w14:textId="0035382C" w:rsidR="0064093C" w:rsidRDefault="0064093C" w:rsidP="00764DB4">
      <w:pPr>
        <w:pStyle w:val="Heading3"/>
      </w:pPr>
      <w:bookmarkStart w:id="21" w:name="_Toc480550918"/>
      <w:r w:rsidRPr="008D30A5">
        <w:lastRenderedPageBreak/>
        <w:t>Capabilities</w:t>
      </w:r>
      <w:bookmarkEnd w:id="21"/>
    </w:p>
    <w:p w14:paraId="1FE72CEC" w14:textId="3D701AB7" w:rsidR="0064093C" w:rsidRDefault="00BC4C60" w:rsidP="00764DB4">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there is a need to reality check potential communications strategies with the current and emerging capabilities of the CubeSat platform.</w:t>
      </w:r>
    </w:p>
    <w:p w14:paraId="10BDC49C" w14:textId="2D1826EC" w:rsidR="00285006" w:rsidRDefault="00285006" w:rsidP="00285006">
      <w:pPr>
        <w:pStyle w:val="Heading4"/>
      </w:pPr>
      <w:bookmarkStart w:id="22" w:name="_Toc480550919"/>
      <w:r>
        <w:t>Space-to-Ground Communication Systems</w:t>
      </w:r>
      <w:bookmarkEnd w:id="22"/>
    </w:p>
    <w:p w14:paraId="06A6B7F4" w14:textId="6201DCF1" w:rsidR="00285006" w:rsidRDefault="00F93A3C" w:rsidP="00764DB4">
      <w:r>
        <w:t xml:space="preserve">There is considerable variance in the implementation of </w:t>
      </w:r>
      <w:r w:rsidR="00285006">
        <w:t xml:space="preserve">S2G </w:t>
      </w:r>
      <w:r>
        <w:t xml:space="preserve">CubeSat communication sub-systems. The </w:t>
      </w:r>
      <w:r w:rsidR="00725EA6">
        <w:t xml:space="preserve">choice of and design of a </w:t>
      </w:r>
      <w:r>
        <w:t xml:space="preserve">system </w:t>
      </w:r>
      <w:r w:rsidR="00642D5D">
        <w:t xml:space="preserve">is </w:t>
      </w:r>
      <w:r>
        <w:t>application dependent however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6DB37E47" w:rsidR="00725EA6" w:rsidRDefault="00285006" w:rsidP="00642D5D">
      <w:r>
        <w:t>There are some notable</w:t>
      </w:r>
      <w:r w:rsidR="006B127E">
        <w:t xml:space="preserve"> outliers to the trends in CubeSat S2G commutations</w:t>
      </w:r>
      <w:r w:rsidR="00642D5D">
        <w:t xml:space="preserve"> which</w:t>
      </w:r>
      <w:r w:rsidR="006B127E">
        <w:t xml:space="preserve"> have considerably</w:t>
      </w:r>
      <w:r w:rsidR="00642D5D">
        <w:t xml:space="preserve"> advance</w:t>
      </w:r>
      <w:r w:rsidR="006B127E">
        <w:t>d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roughly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w:t>
      </w:r>
      <w:r w:rsidR="00603952">
        <w:lastRenderedPageBreak/>
        <w:t>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5BB6F62B" w:rsidR="00603952" w:rsidRDefault="00603952" w:rsidP="00642D5D">
      <w:r>
        <w:t>In order to approach protocol design for the throughput v. power consumption problem</w:t>
      </w:r>
      <w:r w:rsidR="0079514A">
        <w:t>,</w:t>
      </w:r>
      <w:r>
        <w:t xml:space="preserve"> ‘baseline’ state of the art S2G characteristics</w:t>
      </w:r>
      <w:r w:rsidR="0079514A">
        <w:t xml:space="preserve"> were chosen. One of the primary inspirations for the work was the CNSA’s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761BE3">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761BE3">
        <w:rPr>
          <w:noProof/>
        </w:rPr>
        <w:t>[40]</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bookmarkStart w:id="23" w:name="_Toc480550920"/>
      <w:r>
        <w:t xml:space="preserve">Satellite-to-Satellite </w:t>
      </w:r>
      <w:r w:rsidRPr="00F7156C">
        <w:t>Communication Systems</w:t>
      </w:r>
      <w:bookmarkEnd w:id="23"/>
    </w:p>
    <w:p w14:paraId="45C3F598" w14:textId="4C53A327"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rsidR="00E61608">
        <w:t>” by Vladimirova et</w:t>
      </w:r>
      <w:r>
        <w:t xml:space="preserve">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4DAA1832" w:rsidR="009305D8" w:rsidRDefault="00AF26E5" w:rsidP="00F7156C">
      <w:r>
        <w:lastRenderedPageBreak/>
        <w:t>Unlike the case of S2G communications th</w:t>
      </w:r>
      <w:r w:rsidR="00836403">
        <w:t>ere is little prior art regarding the S2S capabilities of CubeSats. This is unsurprising considering the age of the domain. There are effectively</w:t>
      </w:r>
      <w:r w:rsidR="009305D8">
        <w:t xml:space="preserve"> two cases which</w:t>
      </w:r>
      <w:r w:rsidR="00836403">
        <w:t xml:space="preserve"> inform the state of the art S2S capabilities of CubeSat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9305D8">
        <w:t xml:space="preserve">. Comparatively, Gamalink is considerably more advanced than the systems employed on the Nodes mission. Nodes utilized a UHF transceiver and the AX.25 protocol to achieve S2S data rates of 1.2kps. As Nodes was a first in many regards it is unsurprising that the mission designers opted for a well-known and basic approaches to CubeSat communications. </w:t>
      </w:r>
    </w:p>
    <w:p w14:paraId="6726F17C" w14:textId="0CAF9515" w:rsidR="00485829" w:rsidRDefault="00473321" w:rsidP="00F7156C">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77777777" w:rsidR="00E65C98" w:rsidRDefault="00134409" w:rsidP="00E65C98">
      <w:pPr>
        <w:keepNext/>
        <w:jc w:val="center"/>
      </w:pPr>
      <w:r>
        <w:lastRenderedPageBreak/>
        <w:pict w14:anchorId="45934C52">
          <v:shape id="_x0000_i1030" type="#_x0000_t75" style="width:432.45pt;height:178.3pt">
            <v:imagedata r:id="rId17" o:title="Fig-2-GAMANET-concept" cropbottom="13806f"/>
          </v:shape>
        </w:pict>
      </w:r>
    </w:p>
    <w:p w14:paraId="3429342A" w14:textId="191E24C9" w:rsidR="00E65C98" w:rsidRDefault="00E65C98" w:rsidP="00E65C98">
      <w:pPr>
        <w:pStyle w:val="Figurecaption"/>
      </w:pPr>
      <w:bookmarkStart w:id="24" w:name="_Toc480550361"/>
      <w:r>
        <w:t xml:space="preserve">Figure </w:t>
      </w:r>
      <w:r w:rsidR="00901AD3">
        <w:fldChar w:fldCharType="begin"/>
      </w:r>
      <w:r w:rsidR="00901AD3">
        <w:instrText xml:space="preserve"> SEQ Figure \* ARABIC </w:instrText>
      </w:r>
      <w:r w:rsidR="00901AD3">
        <w:fldChar w:fldCharType="separate"/>
      </w:r>
      <w:r w:rsidR="00134409">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4"/>
      <w:r w:rsidR="001643F3">
        <w:fldChar w:fldCharType="end"/>
      </w:r>
    </w:p>
    <w:p w14:paraId="116E07F9" w14:textId="08BE8898" w:rsidR="007E23D3" w:rsidRDefault="00CE2B94" w:rsidP="00F7156C">
      <w:r>
        <w:t xml:space="preserve">Due to the </w:t>
      </w:r>
      <w:r w:rsidR="007E23D3">
        <w:t>Gamalink’s</w:t>
      </w:r>
      <w:r>
        <w:t xml:space="preserve"> proprietary nature and its potential military applications details regarding Gamalink are exceptionally sparse. During research no information regarding protocol use or design was available. Tekever make several allusions to MANE</w:t>
      </w:r>
      <w:r w:rsidR="007E23D3">
        <w:t>Ts even stating</w:t>
      </w:r>
      <w:r>
        <w:t xml:space="preserve"> that Gamalink implements an “SDR-based Ad hoc Space Network” (SASNET). </w:t>
      </w:r>
      <w:r w:rsidR="007E23D3">
        <w:t>This is a clear indication that the state of the art in MANET technology is integral to the design and development of Gamalink.</w:t>
      </w:r>
    </w:p>
    <w:p w14:paraId="4EE30A0E" w14:textId="539F9E5B" w:rsidR="00BA3D07" w:rsidRDefault="00BA3D07" w:rsidP="00F7156C">
      <w:r>
        <w:t xml:space="preserve">Despite the lack of protocol stack information, several key data points regarding Gamalink are available. </w:t>
      </w:r>
      <w:r w:rsidR="007E23D3">
        <w:t>A</w:t>
      </w:r>
      <w:r w:rsidR="007E23D3" w:rsidRPr="007E23D3">
        <w:t xml:space="preserve">ccording to promotional material presented to ESA </w:t>
      </w:r>
      <w:r w:rsidR="007E23D3">
        <w:t xml:space="preserve"> </w:t>
      </w:r>
      <w:r>
        <w:t>Gamalink is capable of achieving data rates up to 2Mbps h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Gamalink operates in the S-Band </w:t>
      </w:r>
      <w:r w:rsidR="007E23D3" w:rsidRPr="007E23D3">
        <w:t>(2.40-2.45 GHz)</w:t>
      </w:r>
      <w:r w:rsidR="007E23D3">
        <w:t xml:space="preserve"> with a bandwidth of 40Mhz, making the Mbps scale data rates believable. While transmitting Gamalink consumes up to 1.5W and while receiving up to 200mW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w:t>
      </w:r>
      <w:r w:rsidR="007E23D3">
        <w:lastRenderedPageBreak/>
        <w:t xml:space="preserve">maximum data rate of 2Mbps, a state of the art baseline can be established for CubeSat S2S communications to be used alongside the S2G baseline. </w:t>
      </w:r>
    </w:p>
    <w:p w14:paraId="1310912A" w14:textId="6AB0D500" w:rsidR="00CE2B94" w:rsidRDefault="00CE2B94" w:rsidP="00CE2B94">
      <w:pPr>
        <w:pStyle w:val="Heading4"/>
      </w:pPr>
      <w:bookmarkStart w:id="25" w:name="_Toc480550921"/>
      <w:r>
        <w:t>Other Capabilities</w:t>
      </w:r>
      <w:bookmarkEnd w:id="25"/>
    </w:p>
    <w:p w14:paraId="457798A2" w14:textId="11F48D66" w:rsidR="007E23D3" w:rsidRDefault="00AB77DE" w:rsidP="007E23D3">
      <w:r>
        <w:t>Although</w:t>
      </w:r>
      <w:r w:rsidR="007E23D3">
        <w:t xml:space="preserve"> </w:t>
      </w:r>
      <w:r>
        <w:t>the primary</w:t>
      </w:r>
      <w:r w:rsidR="007E23D3">
        <w:t xml:space="preserve"> </w:t>
      </w:r>
      <w:r w:rsidRPr="00AB77DE">
        <w:t xml:space="preserve">relevant </w:t>
      </w:r>
      <w:r w:rsidR="007E23D3">
        <w:t xml:space="preserve">CubeSat capabilities </w:t>
      </w:r>
      <w:r>
        <w:t xml:space="preserve">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b-systems have a corresponding, scaled down, CubeSat equivalent. </w:t>
      </w:r>
    </w:p>
    <w:p w14:paraId="6A8C71C9" w14:textId="6D1410D8" w:rsidR="00AB77DE" w:rsidRDefault="00AB77DE" w:rsidP="007E23D3">
      <w:r>
        <w:t>Attitude determination and control sub-systems (ADCS) are implemented to ensure correct spacecraft orientation.</w:t>
      </w:r>
      <w:r w:rsidR="002136D1">
        <w:t xml:space="preserve"> ADCS are critical to insuring correctly positioned solar panel,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2136D1">
        <w:t xml:space="preserve"> including several which are available COTS.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77777777" w:rsidR="00D61D16" w:rsidRDefault="00134409" w:rsidP="00D61D16">
      <w:pPr>
        <w:keepNext/>
        <w:jc w:val="center"/>
      </w:pPr>
      <w:r>
        <w:lastRenderedPageBreak/>
        <w:pict w14:anchorId="24FE5938">
          <v:shape id="_x0000_i1031" type="#_x0000_t75" style="width:209.15pt;height:196.7pt">
            <v:imagedata r:id="rId18" o:title="DSC08802_product_detail"/>
          </v:shape>
        </w:pict>
      </w:r>
    </w:p>
    <w:p w14:paraId="35D71C51" w14:textId="33B660A7" w:rsidR="00D61D16" w:rsidRDefault="00D61D16" w:rsidP="00D61D16">
      <w:pPr>
        <w:pStyle w:val="Figurecaption"/>
      </w:pPr>
      <w:bookmarkStart w:id="26" w:name="_Toc480550362"/>
      <w:r>
        <w:t xml:space="preserve">Figure </w:t>
      </w:r>
      <w:r w:rsidR="00901AD3">
        <w:fldChar w:fldCharType="begin"/>
      </w:r>
      <w:r w:rsidR="00901AD3">
        <w:instrText xml:space="preserve"> SEQ Figure \* ARABIC </w:instrText>
      </w:r>
      <w:r w:rsidR="00901AD3">
        <w:fldChar w:fldCharType="separate"/>
      </w:r>
      <w:r w:rsidR="00134409">
        <w:rPr>
          <w:noProof/>
        </w:rPr>
        <w:t>8</w:t>
      </w:r>
      <w:r w:rsidR="00901AD3">
        <w:rPr>
          <w:noProof/>
        </w:rPr>
        <w:fldChar w:fldCharType="end"/>
      </w:r>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6"/>
      <w:r>
        <w:t xml:space="preserve"> </w:t>
      </w:r>
    </w:p>
    <w:p w14:paraId="6DE14A82" w14:textId="1969C797" w:rsidR="00AB77DE" w:rsidRDefault="002136D1" w:rsidP="00DA539C">
      <w:r>
        <w:t xml:space="preserve">Determining accurate time and position are two classic challenges for spacecraft that have been long solved in the domain of CubeSats. By communicating with larger satellites within the </w:t>
      </w:r>
      <w:r w:rsidRPr="002136D1">
        <w:t>Global Navigation Satellite System</w:t>
      </w:r>
      <w:r>
        <w:t xml:space="preserve"> (GNSS) CubeSat may acquire precise GPS time and position. CubeSat missions often regularly update such information in order to coordinate in-orbit operations and S2</w:t>
      </w:r>
      <w:r w:rsidR="00106737">
        <w:t>G communications. One</w:t>
      </w:r>
      <w:r>
        <w:t xml:space="preserve"> work by </w:t>
      </w:r>
      <w:r w:rsidR="00106737">
        <w:t>Glennon et al. entitled “</w:t>
      </w:r>
      <w:r w:rsidR="00106737" w:rsidRPr="00106737">
        <w:t>Synchronization and syntonization of formation flying CubeSats using the namuru V3. 2 spaceborne GPS receiver</w:t>
      </w:r>
      <w:r w:rsidR="00106737">
        <w:t>” provides a clear overview of necessary CubeSat capabilities within multi-CubeSat missions</w:t>
      </w:r>
      <w:r>
        <w:t xml:space="preserve"> </w:t>
      </w:r>
      <w:r>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fldChar w:fldCharType="separate"/>
      </w:r>
      <w:r w:rsidR="001643F3">
        <w:rPr>
          <w:noProof/>
        </w:rPr>
        <w:t>[48]</w:t>
      </w:r>
      <w:r>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27" w:name="_Toc480550922"/>
      <w:r>
        <w:lastRenderedPageBreak/>
        <w:t>Applications</w:t>
      </w:r>
      <w:bookmarkEnd w:id="27"/>
    </w:p>
    <w:p w14:paraId="6C96898B" w14:textId="2412343B"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CubeSat network missions. This is not intended to assert that sensing missions and CSN missions are disjoint. CSN missions are highly suited to collaborative sensing applications and may, within the context of this work, be consider to be</w:t>
      </w:r>
      <w:r w:rsidR="00176653">
        <w:t xml:space="preserve"> a class of</w:t>
      </w:r>
      <w:r w:rsidR="007F3DE1">
        <w:t xml:space="preserve"> specialized </w:t>
      </w:r>
      <w:r w:rsidR="00176653">
        <w:t>sensing application</w:t>
      </w:r>
      <w:r w:rsidR="007F3DE1">
        <w:t>.</w:t>
      </w:r>
    </w:p>
    <w:p w14:paraId="1C235012" w14:textId="326F5FCF" w:rsidR="009A3419" w:rsidRDefault="009A3419" w:rsidP="009A3419">
      <w:pPr>
        <w:pStyle w:val="Heading4"/>
      </w:pPr>
      <w:bookmarkStart w:id="28" w:name="_Toc480550923"/>
      <w:r>
        <w:t>Sensing Missions</w:t>
      </w:r>
      <w:bookmarkEnd w:id="28"/>
    </w:p>
    <w:p w14:paraId="665A911F" w14:textId="7E853C81" w:rsidR="00480BC3" w:rsidRDefault="009A3419" w:rsidP="009A3419">
      <w:r>
        <w:t xml:space="preserve">When approaching the </w:t>
      </w:r>
      <w:r w:rsidR="00176653">
        <w:t>challenges</w:t>
      </w:r>
      <w:r>
        <w:t xml:space="preserve"> relating to</w:t>
      </w:r>
      <w:r w:rsidRPr="009A3419">
        <w:t xml:space="preserve"> balancing S2G throughput with en</w:t>
      </w:r>
      <w:r>
        <w:t>ergy consumption</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CubeSat mission involving a number of CubeSats. Each CubeSat is assume</w:t>
      </w:r>
      <w:r>
        <w:t xml:space="preserve">d to carry some sensing instrument. This instrument is considered to be a </w:t>
      </w:r>
      <w:r w:rsidR="00176653">
        <w:t>black box which</w:t>
      </w:r>
      <w:r w:rsidRPr="009A3419">
        <w:t xml:space="preserve"> performs some sensing and produces some data. The goal of each CubeSat then becomes communicating as much of its data to ground as possible. </w:t>
      </w:r>
      <w:r w:rsidR="007F3DE1">
        <w:t xml:space="preserve">This scenario is detailed further in the Simulation chapter. </w:t>
      </w:r>
    </w:p>
    <w:p w14:paraId="08E5A28C" w14:textId="02005FDA"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176653">
        <w:lastRenderedPageBreak/>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xml:space="preserve">. It’s extensive use of GNSS based systems make it an interesting case </w:t>
      </w:r>
      <w:r w:rsidR="00CA144C">
        <w:t>for the application of CSNs</w:t>
      </w:r>
      <w:r w:rsidR="002310A6">
        <w:t xml:space="preserve">. </w:t>
      </w:r>
      <w:r w:rsidR="00B42835">
        <w:t xml:space="preserve">Also, </w:t>
      </w:r>
      <w:r w:rsidR="00B42835" w:rsidRPr="00B42835">
        <w:t>3Cat-2’s S2G downlink operates at a maximum of 115kps. Recall that this is a similar rate as achieve</w:t>
      </w:r>
      <w:r w:rsidR="00B42835">
        <w:t>d</w:t>
      </w:r>
      <w:r w:rsidR="00B42835" w:rsidRPr="00B42835">
        <w:t xml:space="preserve"> by the Tianwang-1 mission which forms the basis for </w:t>
      </w:r>
      <w:r w:rsidR="00B42835">
        <w:t xml:space="preserve">this work’s </w:t>
      </w:r>
      <w:r w:rsidR="00176653">
        <w:t>chosen model for</w:t>
      </w:r>
      <w:r w:rsidR="00B42835" w:rsidRPr="00B42835">
        <w:t xml:space="preserve"> S2G communications.</w:t>
      </w:r>
    </w:p>
    <w:p w14:paraId="0894820B" w14:textId="62526E58" w:rsidR="00285510" w:rsidRDefault="007D1F08" w:rsidP="009A3419">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76653">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2A1D6D13"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 CSN</w:t>
      </w:r>
      <w:r>
        <w:t xml:space="preserve"> adaptation</w:t>
      </w:r>
      <w:r w:rsidR="00B42835">
        <w:t xml:space="preserve">.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372CCF0D" w:rsidR="002310A6" w:rsidRDefault="002310A6" w:rsidP="009A3419">
      <w:r>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w:t>
      </w:r>
      <w:r w:rsidR="00CA144C">
        <w:lastRenderedPageBreak/>
        <w:t>surface of the</w:t>
      </w:r>
      <w:r w:rsidR="00BA0735">
        <w:t xml:space="preserve"> E</w:t>
      </w:r>
      <w:r w:rsidR="00CA144C">
        <w:t>arth. In this work we treat the physical formation of craft as unimportant.</w:t>
      </w:r>
    </w:p>
    <w:p w14:paraId="42956613" w14:textId="4C11BBB0" w:rsidR="00BA0735" w:rsidRDefault="00EF2061" w:rsidP="00BA0735">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134409">
        <w:t xml:space="preserve">Figure </w:t>
      </w:r>
      <w:r w:rsidR="00134409">
        <w:rPr>
          <w:noProof/>
        </w:rPr>
        <w:t>9</w:t>
      </w:r>
      <w:r w:rsidR="000923EB">
        <w:fldChar w:fldCharType="end"/>
      </w:r>
      <w:r w:rsidR="000923EB">
        <w:t xml:space="preserve">). </w:t>
      </w:r>
      <w:r>
        <w:t>The spacing of the forty proposed RAVAN craft which would make S2S c</w:t>
      </w:r>
      <w:r w:rsidR="0053352B">
        <w:t>ommunication</w:t>
      </w:r>
      <w:r>
        <w:t xml:space="preserve"> infeasible</w:t>
      </w:r>
      <w:r w:rsidR="0053352B">
        <w:t xml:space="preserve"> using current technologies</w:t>
      </w:r>
      <w:r>
        <w:t>. Nonetheless, RAVAN is strong example of the growing interest in multi-CubeSat missions.</w:t>
      </w:r>
    </w:p>
    <w:p w14:paraId="0AD0A561" w14:textId="77777777" w:rsidR="008F3DA4" w:rsidRDefault="00134409" w:rsidP="008F3DA4">
      <w:pPr>
        <w:keepNext/>
        <w:jc w:val="center"/>
      </w:pPr>
      <w:r>
        <w:pict w14:anchorId="760233AE">
          <v:shape id="_x0000_i1032" type="#_x0000_t75" style="width:251.55pt;height:259.7pt">
            <v:imagedata r:id="rId19" o:title="RAVAN_Auto5"/>
          </v:shape>
        </w:pict>
      </w:r>
    </w:p>
    <w:p w14:paraId="64B7A838" w14:textId="580CDB3A" w:rsidR="00D61D16" w:rsidRDefault="008F3DA4" w:rsidP="008F3DA4">
      <w:pPr>
        <w:pStyle w:val="Figurecaption"/>
      </w:pPr>
      <w:bookmarkStart w:id="29" w:name="_Ref480373880"/>
      <w:bookmarkStart w:id="30" w:name="_Toc480550363"/>
      <w:r>
        <w:t xml:space="preserve">Figure </w:t>
      </w:r>
      <w:r w:rsidR="00901AD3">
        <w:fldChar w:fldCharType="begin"/>
      </w:r>
      <w:r w:rsidR="00901AD3">
        <w:instrText xml:space="preserve"> SEQ Figure \* ARABIC </w:instrText>
      </w:r>
      <w:r w:rsidR="00901AD3">
        <w:fldChar w:fldCharType="separate"/>
      </w:r>
      <w:r w:rsidR="00134409">
        <w:rPr>
          <w:noProof/>
        </w:rPr>
        <w:t>9</w:t>
      </w:r>
      <w:r w:rsidR="00901AD3">
        <w:rPr>
          <w:noProof/>
        </w:rPr>
        <w:fldChar w:fldCharType="end"/>
      </w:r>
      <w:bookmarkEnd w:id="29"/>
      <w:r>
        <w:t xml:space="preserve"> A conceptual illustration of the proposed RAVAN constellation. Image Credit: John Hopkins University Applied Physics Laboratory.</w:t>
      </w:r>
      <w:bookmarkEnd w:id="30"/>
    </w:p>
    <w:p w14:paraId="1B5ABA37" w14:textId="2140073D" w:rsidR="00480BC3" w:rsidRPr="009A3419" w:rsidRDefault="00480BC3" w:rsidP="009A3419">
      <w:r>
        <w:lastRenderedPageBreak/>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seek to advance the diverse applications of</w:t>
      </w:r>
      <w:r w:rsidR="008D02CC">
        <w:t xml:space="preserve"> CubeSat</w:t>
      </w:r>
      <w:r w:rsidR="0053352B">
        <w:t xml:space="preserve"> mission</w:t>
      </w:r>
      <w:r w:rsidRPr="00480BC3">
        <w:t>.</w:t>
      </w:r>
      <w:r w:rsidR="008D02CC">
        <w:t xml:space="preserve"> In several regards, it is these advanced applications that drive interest </w:t>
      </w:r>
      <w:r w:rsidR="00E75207">
        <w:t>in</w:t>
      </w:r>
      <w:r w:rsidR="008D02CC">
        <w:t xml:space="preserve"> CSN</w:t>
      </w:r>
      <w:r w:rsidR="0053352B">
        <w:t xml:space="preserve"> style missions. As applications develop</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9A3419">
      <w:pPr>
        <w:pStyle w:val="Heading4"/>
      </w:pPr>
      <w:bookmarkStart w:id="31" w:name="_Toc480550924"/>
      <w:r>
        <w:t xml:space="preserve">CubeSat </w:t>
      </w:r>
      <w:r w:rsidR="009A3419">
        <w:t>Network Missions</w:t>
      </w:r>
      <w:bookmarkEnd w:id="31"/>
    </w:p>
    <w:p w14:paraId="5C9070AA" w14:textId="6581DC6C" w:rsidR="009A3419" w:rsidRPr="001E51C0" w:rsidRDefault="009A3419" w:rsidP="009A3419">
      <w:r w:rsidRPr="001E51C0">
        <w:t>There are three major mission</w:t>
      </w:r>
      <w:r>
        <w:t>s</w:t>
      </w:r>
      <w:r w:rsidRPr="001E51C0">
        <w:t xml:space="preserve"> to consider in the area of CSNs: NASA’s EDSN and Nodes, and CNSA’s Tianwang-1 (TW</w:t>
      </w:r>
      <w:r w:rsidR="00E56192">
        <w:t>-</w:t>
      </w:r>
      <w:r w:rsidRPr="001E51C0">
        <w:t>1). Of these missions, both Nodes and TW</w:t>
      </w:r>
      <w:r w:rsidR="00E56192">
        <w:t>-</w:t>
      </w:r>
      <w:r w:rsidRPr="001E51C0">
        <w:t>1 have</w:t>
      </w:r>
      <w:r w:rsidR="001B0F59">
        <w:t xml:space="preserve"> successfully</w:t>
      </w:r>
      <w:r w:rsidRPr="001E51C0">
        <w:t xml:space="preserve"> flown. The</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B0F59">
        <w:t xml:space="preserve"> </w:t>
      </w:r>
      <w:r w:rsidRPr="001E51C0">
        <w:t xml:space="preserve"> </w:t>
      </w:r>
    </w:p>
    <w:p w14:paraId="200D05B0" w14:textId="6B80764B" w:rsidR="007249B2" w:rsidRDefault="00E56192" w:rsidP="009A3419">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w:t>
      </w:r>
      <w:r w:rsidR="00842A75" w:rsidRPr="00842A75">
        <w:lastRenderedPageBreak/>
        <w:t xml:space="preserve">CubeSat’s in orbit. </w:t>
      </w:r>
      <w:r w:rsidR="008F2B3F">
        <w:t xml:space="preserve">Each ESDN craft is a 1.5U CubeSat weighing ~1.73kg. </w:t>
      </w:r>
      <w:r w:rsidR="008558D1">
        <w:t xml:space="preserve">A </w:t>
      </w:r>
      <w:r w:rsidR="007249B2">
        <w:t>Samsung smartphone provides</w:t>
      </w:r>
      <w:r>
        <w:t xml:space="preserve"> each craft’s </w:t>
      </w:r>
      <w:r w:rsidR="008558D1">
        <w:t xml:space="preserve">activity scheduling and execution.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t xml:space="preserve"> and is not entirely dissimilar to the RAVAN mission</w:t>
      </w:r>
      <w:r w:rsidR="007249B2">
        <w:t>.</w:t>
      </w:r>
    </w:p>
    <w:p w14:paraId="61B7DFD6" w14:textId="01FB1590" w:rsidR="002F6A69" w:rsidRDefault="007249B2" w:rsidP="009A3419">
      <w:r>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transceiver for S2S communication and a StenSat UHF transmitter for beaconing. Satellite beaconing is required by the </w:t>
      </w:r>
      <w:r w:rsidR="00837D66" w:rsidRPr="00837D66">
        <w:t>North American Aerospace Defense Command</w:t>
      </w:r>
      <w:r w:rsidR="00837D66">
        <w:t xml:space="preserve"> (NORAD). The AstroDev transceiver enables a 9.6kbps S2S communications using AX.25</w:t>
      </w:r>
      <w:r w:rsidR="00E56192">
        <w:t xml:space="preserve"> as the</w:t>
      </w:r>
      <w:r w:rsidR="00837D66">
        <w:t xml:space="preserve"> </w:t>
      </w:r>
      <w:r w:rsidR="00143096">
        <w:t xml:space="preserve">link layer </w:t>
      </w:r>
      <w:r w:rsidR="00837D66">
        <w:t xml:space="preserve">protocol. The Nodes mission scaled this data rate back to 1.2kbps, potentially to increase the maximum S2S communication range. Details regarding the MHX2420’s S2G data rate are not provided.  </w:t>
      </w:r>
    </w:p>
    <w:p w14:paraId="2C3F1296" w14:textId="13B0FFA9" w:rsidR="009A3419" w:rsidRDefault="002F6A69" w:rsidP="009A3419">
      <w:r>
        <w:t xml:space="preserve">Each EDSN craft carries four lithium ion batteries which combine to provide a </w:t>
      </w:r>
      <w:r w:rsidR="00E56192">
        <w:t>maximum energy storage of 5.2 amp hours</w:t>
      </w:r>
      <w:r>
        <w:t xml:space="preserve">. The craft’s bus operates at around 8 volts. This implies a </w:t>
      </w:r>
      <w:r w:rsidR="00143096">
        <w:t>total</w:t>
      </w:r>
      <w:r w:rsidR="00E56192">
        <w:t xml:space="preserve"> energy</w:t>
      </w:r>
      <w:r w:rsidR="00143096">
        <w:t xml:space="preserve"> provision</w:t>
      </w:r>
      <w:r>
        <w:t xml:space="preserve"> of</w:t>
      </w:r>
      <w:r w:rsidR="00E56192">
        <w:t xml:space="preserve"> approx. 41.6 watt hours</w:t>
      </w:r>
      <w:r>
        <w:t xml:space="preserve">. Six solar </w:t>
      </w:r>
      <w:r>
        <w:lastRenderedPageBreak/>
        <w:t xml:space="preserve">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2CDFB178" w:rsidR="00B36F87" w:rsidRDefault="00143096" w:rsidP="009A3419">
      <w:r>
        <w:t>As mentioned EDSN employs AX.25 at th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for S2G communication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 more complex approaches. In the case of EDSN a custom “Captain – L</w:t>
      </w:r>
      <w:r w:rsidR="00290CF7" w:rsidRPr="00290CF7">
        <w:t>ieutenant</w:t>
      </w:r>
      <w:r w:rsidR="00290CF7">
        <w:t xml:space="preserve">” </w:t>
      </w:r>
      <w:r w:rsidR="00970ADC">
        <w:t>(Cpt/Lt) protocol was designed</w:t>
      </w:r>
      <w:r w:rsidR="00B36F87">
        <w:t xml:space="preserve"> on top of AX.25</w:t>
      </w:r>
      <w:r w:rsidR="00970ADC">
        <w:t>. T</w:t>
      </w:r>
    </w:p>
    <w:p w14:paraId="49E58763" w14:textId="4186D9F0" w:rsidR="000923EB" w:rsidRDefault="00970ADC" w:rsidP="002D35AE">
      <w:r>
        <w:t>he network formed by the EDSN craft is referred to as a “hub-and-spoke” (or star) network. On</w:t>
      </w:r>
      <w:r w:rsidR="00F35536">
        <w:t>c</w:t>
      </w:r>
      <w:r>
        <w:t xml:space="preserve">e craft is </w:t>
      </w:r>
      <w:r w:rsidR="00F35536">
        <w:t xml:space="preserve">designated </w:t>
      </w:r>
      <w:r>
        <w:t>as the “Captain” (Cpt) and all others are designated as “Lieutenants” (Lt</w:t>
      </w:r>
      <w:r w:rsidR="00B36F87">
        <w:t>s</w:t>
      </w:r>
      <w:r>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134409">
        <w:t xml:space="preserve">Figure </w:t>
      </w:r>
      <w:r w:rsidR="00134409">
        <w:rPr>
          <w:noProof/>
        </w:rPr>
        <w:t>10</w:t>
      </w:r>
      <w:r w:rsidR="00313DA3">
        <w:fldChar w:fldCharType="end"/>
      </w:r>
      <w:r w:rsidR="000923EB">
        <w:t>)</w:t>
      </w:r>
      <w:r>
        <w:t>. The Cpt then communicates as much of this data to ground as possible. Lt communication in EDSN purely</w:t>
      </w:r>
      <w:r w:rsidR="00B36F87">
        <w:t xml:space="preserve"> is</w:t>
      </w:r>
      <w:r>
        <w:t xml:space="preserve"> </w:t>
      </w:r>
      <w:r w:rsidR="00B36F87">
        <w:t>reactive. The Cpt sends</w:t>
      </w:r>
      <w:r>
        <w:t xml:space="preserve"> six pings over </w:t>
      </w:r>
      <w:r w:rsidR="00B36F87">
        <w:t>50s</w:t>
      </w:r>
      <w:r>
        <w:t xml:space="preserve"> seconds. Each </w:t>
      </w:r>
      <w:r w:rsidR="007D1295">
        <w:t xml:space="preserve">set of </w:t>
      </w:r>
      <w:r>
        <w:t>ping</w:t>
      </w:r>
      <w:r w:rsidR="007D1295">
        <w:t>s</w:t>
      </w:r>
      <w:r>
        <w:t xml:space="preserve"> specifies</w:t>
      </w:r>
      <w:r w:rsidR="007D1295">
        <w:t xml:space="preserve"> only</w:t>
      </w:r>
      <w:r>
        <w:t xml:space="preserve"> one Lt from which the Cpt is requesting data. Only after receiving a valid ping does a</w:t>
      </w:r>
      <w:r w:rsidR="007D1295">
        <w:t>n</w:t>
      </w:r>
      <w:r>
        <w:t xml:space="preserve"> Lt forward its data to the Cpt. This scheme of Cpt request followed by Lt response suggests no overlapping Lt on the shared S2S frequency thus</w:t>
      </w:r>
      <w:r w:rsidR="007D1295">
        <w:t xml:space="preserve"> greatly</w:t>
      </w:r>
      <w:r>
        <w:t xml:space="preserve"> reducing the possibility of collisions.</w:t>
      </w:r>
      <w:r w:rsidR="00786A1F">
        <w:t xml:space="preserve"> </w:t>
      </w:r>
    </w:p>
    <w:p w14:paraId="70E6616A" w14:textId="668DFD32" w:rsidR="00786A1F" w:rsidRDefault="00786A1F" w:rsidP="009A3419">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w:t>
      </w:r>
      <w:r>
        <w:lastRenderedPageBreak/>
        <w:t xml:space="preserve">science packets generated by Lts or by its own </w:t>
      </w:r>
      <w:r w:rsidR="007D1295">
        <w:t>instrument</w:t>
      </w:r>
      <w:r>
        <w:t xml:space="preserve"> in a LIFO manner. After ending a communication with an Lt</w:t>
      </w:r>
      <w:r w:rsidR="007D1295">
        <w:t>,</w:t>
      </w:r>
      <w:r>
        <w:t xml:space="preserve"> the Cpt</w:t>
      </w:r>
      <w:r w:rsidR="007D1295">
        <w:t xml:space="preserve"> will</w:t>
      </w:r>
      <w:r>
        <w:t xml:space="preserve"> then proceed to ping each remaining Lt in a fixed order. The Cpt will wait up to four minutes for a response from a pinged Lt before moving onto pinging the next Lt.</w:t>
      </w:r>
    </w:p>
    <w:p w14:paraId="7BEB1BA0" w14:textId="3CBA24F9" w:rsidR="002D35AE" w:rsidRDefault="002D35AE" w:rsidP="002D35AE">
      <w:pPr>
        <w:keepNext/>
        <w:jc w:val="center"/>
      </w:pPr>
      <w:r>
        <w:rPr>
          <w:noProof/>
          <w:lang w:val="en-US"/>
        </w:rPr>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496D2280" w:rsidR="002D35AE" w:rsidRDefault="002D35AE" w:rsidP="002D35AE">
      <w:pPr>
        <w:pStyle w:val="Figurecaption"/>
      </w:pPr>
      <w:bookmarkStart w:id="32" w:name="_Ref480374365"/>
      <w:bookmarkStart w:id="33" w:name="_Toc480550364"/>
      <w:r>
        <w:t xml:space="preserve">Figure </w:t>
      </w:r>
      <w:r>
        <w:fldChar w:fldCharType="begin"/>
      </w:r>
      <w:r>
        <w:instrText xml:space="preserve"> SEQ Figure \* ARABIC </w:instrText>
      </w:r>
      <w:r>
        <w:fldChar w:fldCharType="separate"/>
      </w:r>
      <w:r w:rsidR="00134409">
        <w:rPr>
          <w:noProof/>
        </w:rPr>
        <w:t>10</w:t>
      </w:r>
      <w:r>
        <w:fldChar w:fldCharType="end"/>
      </w:r>
      <w:bookmarkEnd w:id="32"/>
      <w:r>
        <w:t xml:space="preserve"> The Cpt/Lt protocol. EDSN designers refer to S2S communication as crosslinking. The Captain pings a Lieutenant before receiving state-of-health and science data packets. Image Credit: NASA Ames Research Centre</w:t>
      </w:r>
      <w:bookmarkEnd w:id="33"/>
    </w:p>
    <w:p w14:paraId="39E4C0EB" w14:textId="4CFC4DF3" w:rsidR="00143096" w:rsidRDefault="00786A1F" w:rsidP="009A3419">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being an </w:t>
      </w:r>
      <w:r w:rsidR="00F35536">
        <w:lastRenderedPageBreak/>
        <w:t>attempt by the Cpt to communicate with each Lt in the network. The Cpt self-determines one, and only one, S2G session during its minor cycle. This session is scheduling by predicting the next ground station fly-over period (window) based on the craft’s GPS location and velocity data. As S2G communication occurs using 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042CFA82" w:rsidR="003D3C92" w:rsidRPr="001E51C0" w:rsidRDefault="002079E7" w:rsidP="009A3419">
      <w:r>
        <w:t>During a minor cycle it is not feasible for all Lts to keep they S2S transceivers continually on and in receiver mode. As such, along with the Cpt pinging scheme, all S2S sessions are 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cheduled time and will continues listening 30 seconds after the expected final, sixth, ping. Each session start time is </w:t>
      </w:r>
      <w:r w:rsidR="0054370F">
        <w:t>determined by a table of offsets</w:t>
      </w:r>
      <w:r w:rsidR="007D1295">
        <w:t>. This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2270A13" w:rsidR="00875E02" w:rsidRDefault="00875E02" w:rsidP="009A3419">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t>includ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w:t>
      </w:r>
      <w:r w:rsidR="006C47E6">
        <w:lastRenderedPageBreak/>
        <w:t>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t>Nodes makes small changes to mission objectives and 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C212CB3" w:rsidR="009A3419" w:rsidRDefault="00875E02" w:rsidP="009A3419">
      <w:r>
        <w:t xml:space="preserve">Where EDSN was focus purely on S2G communication, Nodes advances one step further by introducing </w:t>
      </w:r>
      <w:r w:rsidR="007D1295">
        <w:t>a</w:t>
      </w:r>
      <w:r>
        <w:t xml:space="preserve"> demonstration of G2S remote commands. In Nodes</w:t>
      </w:r>
      <w:r w:rsidR="007D1295">
        <w:t>,</w:t>
      </w:r>
      <w:r>
        <w:t xml:space="preserve"> the objective was set to communicate a command to the elected Cpt. The Cpt would could then forward this command to the Lt </w:t>
      </w:r>
      <w:r w:rsidR="00553147">
        <w:t>for execution.</w:t>
      </w:r>
      <w:r w:rsidR="00602A14">
        <w:t xml:space="preserve"> Unlike with science and state-of-health packets</w:t>
      </w:r>
      <w:r w:rsidR="007D1295">
        <w:t>,</w:t>
      </w:r>
      <w:r w:rsidR="00602A14">
        <w:t xml:space="preserve"> </w:t>
      </w:r>
      <w:r w:rsidR="007D1295">
        <w:t xml:space="preserve">command packets are implement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 using only CubeSats</w:t>
      </w:r>
      <w:r w:rsidR="00553147">
        <w:t xml:space="preserve">. </w:t>
      </w:r>
    </w:p>
    <w:p w14:paraId="1DA5F1B7" w14:textId="68FC3DAE" w:rsidR="00602A14" w:rsidRDefault="00553147" w:rsidP="009A3419">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134409">
        <w:t xml:space="preserve">Figure </w:t>
      </w:r>
      <w:r w:rsidR="00134409">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pass over the ground station. At the start of each minor cycle a default Cpt is selected which manages the negotiation. Once the default Cpt has compared its own metrics with that of the Lt it will either continue as Cpt or send a “promote” command to the Lt</w:t>
      </w:r>
      <w:r w:rsidR="007D1295">
        <w:t>. The default Cpt will</w:t>
      </w:r>
      <w:r>
        <w:t xml:space="preserve"> demote itself to the Lt role</w:t>
      </w:r>
      <w:r w:rsidR="007D1295">
        <w:t xml:space="preserve"> once the promote command has been acknowledged</w:t>
      </w:r>
      <w:r>
        <w:t xml:space="preserve">. </w:t>
      </w:r>
      <w:r w:rsidR="007D1295">
        <w:t xml:space="preserve">As before, the Cpt will continue operations regardless of </w:t>
      </w:r>
      <w:r w:rsidR="007D1295">
        <w:lastRenderedPageBreak/>
        <w:t xml:space="preserve">the presence of any communication with the Lt. </w:t>
      </w:r>
      <w:r w:rsidR="00602A14">
        <w:t xml:space="preserve">All other aspects of the Cpt/Lt protocol are unchanged. </w:t>
      </w:r>
    </w:p>
    <w:p w14:paraId="6864B73C" w14:textId="77777777" w:rsidR="00254B9F" w:rsidRDefault="00134409" w:rsidP="00254B9F">
      <w:pPr>
        <w:keepNext/>
        <w:jc w:val="center"/>
      </w:pPr>
      <w:r>
        <w:pict w14:anchorId="03AFC350">
          <v:shape id="_x0000_i1033" type="#_x0000_t75" style="width:6in;height:281.15pt">
            <v:imagedata r:id="rId21" o:title="2017-04-19 14_12_23-Nodes- A Flight Demonstration of Networked Spacecraft C&amp;C"/>
          </v:shape>
        </w:pict>
      </w:r>
    </w:p>
    <w:p w14:paraId="60E2A03F" w14:textId="7016F71A" w:rsidR="00254B9F" w:rsidRDefault="00254B9F" w:rsidP="00254B9F">
      <w:pPr>
        <w:pStyle w:val="Figurecaption"/>
      </w:pPr>
      <w:bookmarkStart w:id="34" w:name="_Ref480374612"/>
      <w:bookmarkStart w:id="35" w:name="_Toc480550365"/>
      <w:r>
        <w:t xml:space="preserve">Figure </w:t>
      </w:r>
      <w:r w:rsidR="00901AD3">
        <w:fldChar w:fldCharType="begin"/>
      </w:r>
      <w:r w:rsidR="00901AD3">
        <w:instrText xml:space="preserve"> SEQ Figure \* ARABIC </w:instrText>
      </w:r>
      <w:r w:rsidR="00901AD3">
        <w:fldChar w:fldCharType="separate"/>
      </w:r>
      <w:r w:rsidR="00134409">
        <w:rPr>
          <w:noProof/>
        </w:rPr>
        <w:t>11</w:t>
      </w:r>
      <w:r w:rsidR="00901AD3">
        <w:rPr>
          <w:noProof/>
        </w:rPr>
        <w:fldChar w:fldCharType="end"/>
      </w:r>
      <w:bookmarkEnd w:id="34"/>
      <w:r>
        <w:t xml:space="preserve"> A timeline of the Captaincy negotiation process carried out between the two Nodes spacecraft. Image Credit: NASA Ames Research Centre</w:t>
      </w:r>
      <w:bookmarkEnd w:id="35"/>
    </w:p>
    <w:p w14:paraId="0C16EF6C" w14:textId="6EF782C9" w:rsidR="00602A14" w:rsidRPr="001E51C0" w:rsidRDefault="00602A14" w:rsidP="009A3419">
      <w:r>
        <w:t>Over the course of its three week mission</w:t>
      </w:r>
      <w:r w:rsidR="00C111E7">
        <w:t>,</w:t>
      </w:r>
      <w:r>
        <w:t xml:space="preserve"> Node</w:t>
      </w:r>
      <w:r w:rsidR="00C111E7">
        <w:t>s</w:t>
      </w:r>
      <w:r>
        <w:t xml:space="preserve"> completed and</w:t>
      </w:r>
      <w:r w:rsidR="00C46538">
        <w:t>/or</w:t>
      </w:r>
      <w:r>
        <w:t xml:space="preserve"> exceeded all five of its mission objectives: The collection and receipt of five ‘sets’ of science data, five successfully S2G sessions, one successfully executed indirect command, two successful captaincy negotiations and the collection and receipt of 20 days of spacecraft state-of-health. Of a total 470 science packets generated (science undisclosed) a total of 356 were successfully received at ground, ~25% packet loss. Five successful negotiations were carried out</w:t>
      </w:r>
      <w:r w:rsidR="00F516C5">
        <w:t xml:space="preserve"> and 165 commands were executed </w:t>
      </w:r>
      <w:r w:rsidR="00F516C5">
        <w:lastRenderedPageBreak/>
        <w:t>by Nodes craft</w:t>
      </w:r>
      <w:r>
        <w:t>.</w:t>
      </w:r>
      <w:r w:rsidR="00F516C5">
        <w:t xml:space="preserve"> Following the success of Nodes, mission designer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or delay tolerant 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37C73749" w:rsidR="007F0278" w:rsidRDefault="009A3419" w:rsidP="009A3419">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xml:space="preserve">. For known details on Gamalink see the </w:t>
      </w:r>
      <w:r w:rsidR="00C46538">
        <w:t>preceding</w:t>
      </w:r>
      <w:r w:rsidR="00F516C5">
        <w:t xml:space="preserve"> “Satellite-to-Satellite Communication Systems” sub-section. In comparison to EDSN and Nodes there is little information available regarding TW-1.</w:t>
      </w:r>
      <w:r w:rsidR="007F0278">
        <w:t xml:space="preserve"> </w:t>
      </w:r>
    </w:p>
    <w:p w14:paraId="6C200F22" w14:textId="609EDA96" w:rsidR="009A3419" w:rsidRPr="001E51C0" w:rsidRDefault="007F0278" w:rsidP="009A3419">
      <w:r>
        <w:t xml:space="preserve">TW-1 was launched in late September of 2016 three months after the deployment from the ISS of the Nodes mission. TW-1 was, like Nodes, </w:t>
      </w:r>
      <w:r w:rsidR="00C46538">
        <w:t xml:space="preserve">was primary </w:t>
      </w:r>
      <w:r>
        <w:t>a</w:t>
      </w:r>
      <w:r w:rsidR="00C46538">
        <w:t xml:space="preserve"> technology</w:t>
      </w:r>
      <w:r>
        <w:t xml:space="preserve"> demonstration mission. TW-1’s objectives w</w:t>
      </w:r>
      <w:r w:rsidR="00C46538">
        <w:t>ere to flight test Gamalink, an</w:t>
      </w:r>
      <w:r>
        <w:t xml:space="preserve"> ADCS and </w:t>
      </w:r>
      <w:r w:rsidR="00C46538">
        <w:t xml:space="preserve">a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 xml:space="preserve">le </w:t>
      </w:r>
      <w:r w:rsidR="00C46538">
        <w:lastRenderedPageBreak/>
        <w:t>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regions. </w:t>
      </w:r>
      <w:r w:rsidR="00C46538">
        <w:t xml:space="preserve">In line with its objective, </w:t>
      </w:r>
      <w:r w:rsidR="00C111E7">
        <w:t xml:space="preserve">TW-1 performed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effectively no further </w:t>
      </w:r>
      <w:r w:rsidR="00C46538">
        <w:t xml:space="preserve">relevant </w:t>
      </w:r>
      <w:r w:rsidR="00C111E7">
        <w:t>published information regarding TW-1</w:t>
      </w:r>
      <w:r w:rsidR="00C46538">
        <w:t>’s</w:t>
      </w:r>
      <w:r w:rsidR="00C111E7">
        <w:t xml:space="preserve"> energy or communication capabilities.</w:t>
      </w:r>
    </w:p>
    <w:p w14:paraId="5397F7E6" w14:textId="3684B142" w:rsidR="009A3419" w:rsidRPr="009A3419" w:rsidRDefault="0026256F" w:rsidP="009A3419">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764DB4">
      <w:pPr>
        <w:pStyle w:val="Heading2"/>
      </w:pPr>
      <w:bookmarkStart w:id="36" w:name="_Toc480550925"/>
      <w:r>
        <w:t>Terrestrial Communications</w:t>
      </w:r>
      <w:bookmarkEnd w:id="36"/>
    </w:p>
    <w:p w14:paraId="5FAC3468" w14:textId="32FB6865" w:rsidR="00824B89" w:rsidRDefault="00824B89" w:rsidP="00764DB4">
      <w:r>
        <w:t xml:space="preserve">When approaching the design for communication protocols in space environments, inspiration can be drawn from the state of the art in similar terrestrial fields of research. In this section we examine two such fields, both of which bear numerous similarities to the challenges faces by CSNs. </w:t>
      </w:r>
    </w:p>
    <w:p w14:paraId="19719DD5" w14:textId="77777777" w:rsidR="00E24909" w:rsidRDefault="008D30A5" w:rsidP="00764DB4">
      <w:r w:rsidRPr="008D30A5">
        <w:t xml:space="preserve">At the highest level these </w:t>
      </w:r>
      <w:r w:rsidR="00FF251A">
        <w:t>fields</w:t>
      </w:r>
      <w:r w:rsidRPr="008D30A5">
        <w:t xml:space="preserve"> are Wireless Sensor Networks (WSNs) and Mobile Ad-Hoc Networks</w:t>
      </w:r>
      <w:r w:rsidR="00FF251A">
        <w:t xml:space="preserve"> (MANETs). Both fields have considerable depth</w:t>
      </w:r>
      <w:r w:rsidR="00E24909">
        <w:t xml:space="preserve">, as such a focus is placed on survey and review style publication. More focused publications </w:t>
      </w:r>
      <w:r w:rsidR="00E24909">
        <w:lastRenderedPageBreak/>
        <w:t>are examined in the following section which examines works relating directly CubeSat communications</w:t>
      </w:r>
      <w:r w:rsidR="00FF251A">
        <w:t xml:space="preserve">. </w:t>
      </w:r>
    </w:p>
    <w:p w14:paraId="02E3EDD0" w14:textId="41162522" w:rsidR="008D30A5" w:rsidRPr="008D30A5" w:rsidRDefault="00FF251A" w:rsidP="00764DB4">
      <w:r>
        <w:t>The following sections</w:t>
      </w:r>
      <w:r w:rsidR="00E24909">
        <w:t xml:space="preserve"> on WSNs and MANETs</w:t>
      </w:r>
      <w:r>
        <w:t xml:space="preserve"> attempt to identify the most relevant sub-domains within each field. Within the field of</w:t>
      </w:r>
      <w:r w:rsidR="008D30A5" w:rsidRPr="008D30A5">
        <w:t xml:space="preserve"> WSNs works relating to data collection, energy aware</w:t>
      </w:r>
      <w:r w:rsidR="00EC06DB">
        <w:t xml:space="preserve"> communication</w:t>
      </w:r>
      <w:r w:rsidR="008D30A5" w:rsidRPr="008D30A5">
        <w:t xml:space="preserve"> protocols are of interest</w:t>
      </w:r>
      <w:r w:rsidR="003A35AB">
        <w:t>. As discussed the primary application</w:t>
      </w:r>
      <w:r w:rsidR="00E24909">
        <w:t xml:space="preserve"> of CubeSat</w:t>
      </w:r>
      <w:r w:rsidR="003A35AB">
        <w:t xml:space="preserve"> is sensing which leads to obvious similarities to terrestrial wireless sensor networks</w:t>
      </w:r>
      <w:r w:rsidR="008D30A5" w:rsidRPr="008D30A5">
        <w:t>. MANET related works are relevant in their treatment of the mobili</w:t>
      </w:r>
      <w:r w:rsidR="003A35AB">
        <w:t>ty of network members. P</w:t>
      </w:r>
      <w:r w:rsidR="008D30A5" w:rsidRPr="008D30A5">
        <w:t>articular attention is paid to</w:t>
      </w:r>
      <w:r w:rsidR="00E24909">
        <w:t xml:space="preserve"> Vehicle Area Networks (VANETs). VANETs </w:t>
      </w:r>
      <w:r w:rsidR="008D30A5" w:rsidRPr="008D30A5">
        <w:t>share many of the same properties as CSNs. Like CSNs, VANETs</w:t>
      </w:r>
      <w:r w:rsidR="003A35AB">
        <w:t xml:space="preserve"> are expected to</w:t>
      </w:r>
      <w:r w:rsidR="008D30A5" w:rsidRPr="008D30A5">
        <w:t xml:space="preserve"> </w:t>
      </w:r>
      <w:r w:rsidR="003A35AB">
        <w:t>experience</w:t>
      </w:r>
      <w:r w:rsidR="008D30A5" w:rsidRPr="008D30A5">
        <w:t xml:space="preserve"> intermittent, potentially unpredictable</w:t>
      </w:r>
      <w:r w:rsidR="00E24909">
        <w:t>,</w:t>
      </w:r>
      <w:r w:rsidR="008D30A5" w:rsidRPr="008D30A5">
        <w:t xml:space="preserve"> access to a gr</w:t>
      </w:r>
      <w:r w:rsidR="00EC06DB">
        <w:t>eater and more ‘static’ network</w:t>
      </w:r>
      <w:r w:rsidR="00E24909">
        <w:t>. In the case of CSN’s this static network is represented by one or more ground stations</w:t>
      </w:r>
      <w:r w:rsidR="008D30A5" w:rsidRPr="008D30A5">
        <w:t xml:space="preserve">. </w:t>
      </w:r>
    </w:p>
    <w:p w14:paraId="69858913" w14:textId="011A7903" w:rsidR="00A71D7F" w:rsidRDefault="00A71D7F" w:rsidP="00764DB4">
      <w:pPr>
        <w:pStyle w:val="Heading3"/>
      </w:pPr>
      <w:bookmarkStart w:id="37" w:name="_Toc480550926"/>
      <w:r>
        <w:t>Wireless Sensor Networks</w:t>
      </w:r>
      <w:bookmarkEnd w:id="37"/>
    </w:p>
    <w:p w14:paraId="5B2BEC2E" w14:textId="726F28B4" w:rsidR="008B055C" w:rsidRDefault="00602F22" w:rsidP="00764DB4">
      <w:r>
        <w:t xml:space="preserve">Common WSNs </w:t>
      </w:r>
      <w:r w:rsidR="008B055C">
        <w:t xml:space="preserve">challenges </w:t>
      </w:r>
      <w:r>
        <w:t>relate</w:t>
      </w:r>
      <w:r w:rsidR="008B055C">
        <w:t xml:space="preserve"> to the unpredictable or intermittent failure of network elements and </w:t>
      </w:r>
      <w:r>
        <w:t xml:space="preserve">their resource and/or </w:t>
      </w:r>
      <w:r w:rsidR="008B055C">
        <w:t>capabi</w:t>
      </w:r>
      <w:r w:rsidR="00CB5969">
        <w:t>lity constraints. These challenges impact, to varying degrees, 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this work is the earth based ground station</w:t>
      </w:r>
      <w:r w:rsidR="008B055C">
        <w:t xml:space="preserve">. In this work we are concerned </w:t>
      </w:r>
      <w:r>
        <w:t>with energy efficient data collection</w:t>
      </w:r>
      <w:r w:rsidR="00CB5969">
        <w:t xml:space="preserve"> (PvTP)</w:t>
      </w:r>
      <w:r>
        <w:t xml:space="preserve"> with the added complication of </w:t>
      </w:r>
      <w:r w:rsidR="008B6C28">
        <w:t>node (CubeSat) mobility</w:t>
      </w:r>
      <w:r>
        <w:t xml:space="preserve">.  </w:t>
      </w:r>
    </w:p>
    <w:p w14:paraId="79A90575" w14:textId="26CBF4FA" w:rsidR="000E33B8" w:rsidRDefault="00602F22" w:rsidP="00764DB4">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 xml:space="preserve">examining a number of areas of WSN application such as </w:t>
      </w:r>
      <w:r w:rsidR="007968F0">
        <w:lastRenderedPageBreak/>
        <w:t>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ty, mobility, security and so on (</w:t>
      </w:r>
      <w:r w:rsidR="00A367AB">
        <w:fldChar w:fldCharType="begin"/>
      </w:r>
      <w:r w:rsidR="00A367AB">
        <w:instrText xml:space="preserve"> REF _Ref480454443 \h </w:instrText>
      </w:r>
      <w:r w:rsidR="00A367AB">
        <w:fldChar w:fldCharType="separate"/>
      </w:r>
      <w:r w:rsidR="00134409">
        <w:t xml:space="preserve">Table </w:t>
      </w:r>
      <w:r w:rsidR="00134409">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134409">
        <w:t xml:space="preserve">Table </w:t>
      </w:r>
      <w:r w:rsidR="00134409">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776C21E2" w:rsidR="006959E9" w:rsidRDefault="006959E9" w:rsidP="006959E9">
      <w:pPr>
        <w:pStyle w:val="Tabletitle"/>
      </w:pPr>
      <w:bookmarkStart w:id="38" w:name="_Ref480454443"/>
      <w:bookmarkStart w:id="39" w:name="_Toc480544402"/>
      <w:r>
        <w:t xml:space="preserve">Table </w:t>
      </w:r>
      <w:r>
        <w:fldChar w:fldCharType="begin"/>
      </w:r>
      <w:r>
        <w:instrText xml:space="preserve"> SEQ Table \* ARABIC </w:instrText>
      </w:r>
      <w:r>
        <w:fldChar w:fldCharType="separate"/>
      </w:r>
      <w:r w:rsidR="00134409">
        <w:rPr>
          <w:noProof/>
        </w:rPr>
        <w:t>1</w:t>
      </w:r>
      <w:r>
        <w:fldChar w:fldCharType="end"/>
      </w:r>
      <w:bookmarkEnd w:id="38"/>
      <w:r>
        <w:t xml:space="preserve"> </w:t>
      </w:r>
      <w:r w:rsidRPr="006959E9">
        <w:t>The requirements of several WSN application domain. RT – Round Trip, QoS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39"/>
      <w:r>
        <w:fldChar w:fldCharType="end"/>
      </w:r>
    </w:p>
    <w:p w14:paraId="4044613A" w14:textId="2FD9641B" w:rsidR="007968F0" w:rsidRDefault="00134409" w:rsidP="006959E9">
      <w:pPr>
        <w:keepNext/>
      </w:pPr>
      <w:r>
        <w:pict w14:anchorId="605098F3">
          <v:shape id="_x0000_i1034" type="#_x0000_t75" style="width:431.55pt;height:174.85pt">
            <v:imagedata r:id="rId22" o:title="2017-04-20 12_04_59-Energy efficiency in wireless sensor networks - A top-down survey - 2014"/>
          </v:shape>
        </w:pict>
      </w:r>
    </w:p>
    <w:p w14:paraId="029D92B5" w14:textId="0C5E593D" w:rsidR="006959E9" w:rsidRDefault="006959E9" w:rsidP="006959E9">
      <w:pPr>
        <w:pStyle w:val="Tabletitle"/>
      </w:pPr>
      <w:bookmarkStart w:id="40" w:name="_Ref480454648"/>
      <w:bookmarkStart w:id="41" w:name="_Toc480544403"/>
      <w:r>
        <w:t xml:space="preserve">Table </w:t>
      </w:r>
      <w:r>
        <w:fldChar w:fldCharType="begin"/>
      </w:r>
      <w:r>
        <w:instrText xml:space="preserve"> SEQ Table \* ARABIC </w:instrText>
      </w:r>
      <w:r>
        <w:fldChar w:fldCharType="separate"/>
      </w:r>
      <w:r w:rsidR="00134409">
        <w:rPr>
          <w:noProof/>
        </w:rPr>
        <w:t>2</w:t>
      </w:r>
      <w:r>
        <w:fldChar w:fldCharType="end"/>
      </w:r>
      <w:bookmarkEnd w:id="40"/>
      <w:r w:rsidR="00E61608">
        <w:t xml:space="preserve"> An extension of Rault et</w:t>
      </w:r>
      <w:r>
        <w:t xml:space="preserve"> al</w:t>
      </w:r>
      <w:r w:rsidR="00E61608">
        <w:t>.</w:t>
      </w:r>
      <w:r>
        <w:t xml:space="preserve">’s table shown in </w:t>
      </w:r>
      <w:r>
        <w:fldChar w:fldCharType="begin"/>
      </w:r>
      <w:r>
        <w:instrText xml:space="preserve"> REF _Ref480454443 \h </w:instrText>
      </w:r>
      <w:r>
        <w:fldChar w:fldCharType="separate"/>
      </w:r>
      <w:r w:rsidR="00134409">
        <w:t xml:space="preserve">Table </w:t>
      </w:r>
      <w:r w:rsidR="00134409">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1"/>
      <w:r w:rsidR="008F60BE">
        <w:t xml:space="preserve">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6959E9" w14:paraId="0E5247B9" w14:textId="77777777" w:rsidTr="006959E9">
        <w:trPr>
          <w:trHeight w:val="386"/>
        </w:trPr>
        <w:tc>
          <w:tcPr>
            <w:tcW w:w="774" w:type="dxa"/>
            <w:tcBorders>
              <w:top w:val="single" w:sz="4" w:space="0" w:color="auto"/>
              <w:bottom w:val="single" w:sz="4" w:space="0" w:color="auto"/>
            </w:tcBorders>
          </w:tcPr>
          <w:p w14:paraId="3803B3CD" w14:textId="2DA9F74A" w:rsidR="00373FD7" w:rsidRPr="00373FD7" w:rsidRDefault="00373FD7" w:rsidP="00373FD7">
            <w:pPr>
              <w:spacing w:before="0" w:after="0"/>
              <w:jc w:val="left"/>
              <w:rPr>
                <w:sz w:val="14"/>
                <w:szCs w:val="16"/>
              </w:rPr>
            </w:pPr>
          </w:p>
        </w:tc>
        <w:tc>
          <w:tcPr>
            <w:tcW w:w="1882" w:type="dxa"/>
            <w:tcBorders>
              <w:top w:val="single" w:sz="4" w:space="0" w:color="auto"/>
              <w:bottom w:val="single" w:sz="4" w:space="0" w:color="auto"/>
            </w:tcBorders>
          </w:tcPr>
          <w:p w14:paraId="01159ABD" w14:textId="77777777" w:rsidR="00373FD7" w:rsidRPr="00373FD7" w:rsidRDefault="00373FD7" w:rsidP="00373FD7">
            <w:pPr>
              <w:spacing w:before="0" w:after="0"/>
              <w:jc w:val="left"/>
              <w:rPr>
                <w:sz w:val="14"/>
                <w:szCs w:val="16"/>
              </w:rPr>
            </w:pPr>
          </w:p>
        </w:tc>
        <w:tc>
          <w:tcPr>
            <w:tcW w:w="856" w:type="dxa"/>
            <w:tcBorders>
              <w:top w:val="single" w:sz="4" w:space="0" w:color="auto"/>
              <w:bottom w:val="single" w:sz="4" w:space="0" w:color="auto"/>
            </w:tcBorders>
          </w:tcPr>
          <w:p w14:paraId="34DE0147" w14:textId="1F501CD5" w:rsidR="00373FD7" w:rsidRPr="00373FD7" w:rsidRDefault="00373FD7" w:rsidP="00373FD7">
            <w:pPr>
              <w:spacing w:before="0" w:after="0"/>
              <w:ind w:firstLine="0"/>
              <w:jc w:val="left"/>
              <w:rPr>
                <w:sz w:val="14"/>
                <w:szCs w:val="16"/>
              </w:rPr>
            </w:pPr>
            <w:r w:rsidRPr="00373FD7">
              <w:rPr>
                <w:sz w:val="14"/>
                <w:szCs w:val="16"/>
              </w:rPr>
              <w:t>Scalability</w:t>
            </w:r>
          </w:p>
        </w:tc>
        <w:tc>
          <w:tcPr>
            <w:tcW w:w="904" w:type="dxa"/>
            <w:tcBorders>
              <w:top w:val="single" w:sz="4" w:space="0" w:color="auto"/>
              <w:bottom w:val="single" w:sz="4" w:space="0" w:color="auto"/>
            </w:tcBorders>
          </w:tcPr>
          <w:p w14:paraId="43E3D89C" w14:textId="589C931F" w:rsidR="00373FD7" w:rsidRPr="00373FD7" w:rsidRDefault="00373FD7" w:rsidP="00373FD7">
            <w:pPr>
              <w:spacing w:before="0" w:after="0"/>
              <w:ind w:firstLine="0"/>
              <w:jc w:val="left"/>
              <w:rPr>
                <w:sz w:val="14"/>
                <w:szCs w:val="16"/>
              </w:rPr>
            </w:pPr>
            <w:r w:rsidRPr="00373FD7">
              <w:rPr>
                <w:sz w:val="14"/>
                <w:szCs w:val="16"/>
              </w:rPr>
              <w:t>Coverage</w:t>
            </w:r>
          </w:p>
        </w:tc>
        <w:tc>
          <w:tcPr>
            <w:tcW w:w="915" w:type="dxa"/>
            <w:tcBorders>
              <w:top w:val="single" w:sz="4" w:space="0" w:color="auto"/>
              <w:bottom w:val="single" w:sz="4" w:space="0" w:color="auto"/>
            </w:tcBorders>
          </w:tcPr>
          <w:p w14:paraId="16F9B985" w14:textId="705EE616" w:rsidR="00373FD7" w:rsidRPr="00373FD7" w:rsidRDefault="00373FD7" w:rsidP="00373FD7">
            <w:pPr>
              <w:spacing w:before="0" w:after="0"/>
              <w:ind w:firstLine="0"/>
              <w:jc w:val="left"/>
              <w:rPr>
                <w:sz w:val="14"/>
                <w:szCs w:val="16"/>
              </w:rPr>
            </w:pPr>
            <w:r w:rsidRPr="00373FD7">
              <w:rPr>
                <w:sz w:val="14"/>
                <w:szCs w:val="16"/>
              </w:rPr>
              <w:t>RT Delay</w:t>
            </w:r>
          </w:p>
        </w:tc>
        <w:tc>
          <w:tcPr>
            <w:tcW w:w="585" w:type="dxa"/>
            <w:tcBorders>
              <w:top w:val="single" w:sz="4" w:space="0" w:color="auto"/>
              <w:bottom w:val="single" w:sz="4" w:space="0" w:color="auto"/>
            </w:tcBorders>
          </w:tcPr>
          <w:p w14:paraId="054EE136" w14:textId="11465AC2" w:rsidR="00373FD7" w:rsidRPr="00373FD7" w:rsidRDefault="00373FD7" w:rsidP="00373FD7">
            <w:pPr>
              <w:spacing w:before="0" w:after="0"/>
              <w:ind w:firstLine="0"/>
              <w:jc w:val="left"/>
              <w:rPr>
                <w:sz w:val="14"/>
                <w:szCs w:val="16"/>
              </w:rPr>
            </w:pPr>
            <w:r w:rsidRPr="00373FD7">
              <w:rPr>
                <w:sz w:val="14"/>
                <w:szCs w:val="16"/>
              </w:rPr>
              <w:t>QoS</w:t>
            </w:r>
          </w:p>
        </w:tc>
        <w:tc>
          <w:tcPr>
            <w:tcW w:w="857" w:type="dxa"/>
            <w:tcBorders>
              <w:top w:val="single" w:sz="4" w:space="0" w:color="auto"/>
              <w:bottom w:val="single" w:sz="4" w:space="0" w:color="auto"/>
            </w:tcBorders>
          </w:tcPr>
          <w:p w14:paraId="3E228971" w14:textId="512238E5" w:rsidR="00373FD7" w:rsidRPr="00373FD7" w:rsidRDefault="00373FD7" w:rsidP="00373FD7">
            <w:pPr>
              <w:spacing w:before="0" w:after="0"/>
              <w:ind w:firstLine="0"/>
              <w:jc w:val="left"/>
              <w:rPr>
                <w:sz w:val="14"/>
                <w:szCs w:val="16"/>
              </w:rPr>
            </w:pPr>
            <w:r w:rsidRPr="00373FD7">
              <w:rPr>
                <w:sz w:val="14"/>
                <w:szCs w:val="16"/>
              </w:rPr>
              <w:t>Security</w:t>
            </w:r>
          </w:p>
        </w:tc>
        <w:tc>
          <w:tcPr>
            <w:tcW w:w="871" w:type="dxa"/>
            <w:tcBorders>
              <w:top w:val="single" w:sz="4" w:space="0" w:color="auto"/>
              <w:bottom w:val="single" w:sz="4" w:space="0" w:color="auto"/>
            </w:tcBorders>
          </w:tcPr>
          <w:p w14:paraId="4DFF9010" w14:textId="5856F858" w:rsidR="00373FD7" w:rsidRPr="00373FD7" w:rsidRDefault="00373FD7" w:rsidP="00373FD7">
            <w:pPr>
              <w:spacing w:before="0" w:after="0"/>
              <w:ind w:firstLine="0"/>
              <w:jc w:val="left"/>
              <w:rPr>
                <w:sz w:val="14"/>
                <w:szCs w:val="16"/>
              </w:rPr>
            </w:pPr>
            <w:r w:rsidRPr="00373FD7">
              <w:rPr>
                <w:sz w:val="14"/>
                <w:szCs w:val="16"/>
              </w:rPr>
              <w:t>Mobility</w:t>
            </w:r>
          </w:p>
        </w:tc>
        <w:tc>
          <w:tcPr>
            <w:tcW w:w="996" w:type="dxa"/>
            <w:tcBorders>
              <w:top w:val="single" w:sz="4" w:space="0" w:color="auto"/>
              <w:bottom w:val="single" w:sz="4" w:space="0" w:color="auto"/>
            </w:tcBorders>
          </w:tcPr>
          <w:p w14:paraId="604691BF" w14:textId="25FFA1C6" w:rsidR="00373FD7" w:rsidRPr="00373FD7" w:rsidRDefault="00373FD7" w:rsidP="00373FD7">
            <w:pPr>
              <w:spacing w:before="0" w:after="0"/>
              <w:ind w:firstLine="0"/>
              <w:jc w:val="left"/>
              <w:rPr>
                <w:sz w:val="14"/>
                <w:szCs w:val="16"/>
              </w:rPr>
            </w:pPr>
            <w:r w:rsidRPr="00373FD7">
              <w:rPr>
                <w:sz w:val="14"/>
                <w:szCs w:val="16"/>
              </w:rPr>
              <w:t>Robustness</w:t>
            </w:r>
          </w:p>
        </w:tc>
      </w:tr>
      <w:tr w:rsidR="006959E9" w:rsidRPr="00373FD7" w14:paraId="3C878BBB" w14:textId="77777777" w:rsidTr="006959E9">
        <w:tc>
          <w:tcPr>
            <w:tcW w:w="774" w:type="dxa"/>
            <w:tcBorders>
              <w:top w:val="single" w:sz="4" w:space="0" w:color="auto"/>
            </w:tcBorders>
          </w:tcPr>
          <w:p w14:paraId="38624C2C" w14:textId="77777777" w:rsidR="006959E9" w:rsidRPr="00373FD7" w:rsidRDefault="006959E9" w:rsidP="00474926">
            <w:pPr>
              <w:spacing w:before="0" w:after="0"/>
              <w:ind w:firstLine="0"/>
              <w:jc w:val="left"/>
              <w:rPr>
                <w:sz w:val="14"/>
                <w:szCs w:val="16"/>
              </w:rPr>
            </w:pPr>
            <w:r w:rsidRPr="00373FD7">
              <w:rPr>
                <w:sz w:val="14"/>
                <w:szCs w:val="16"/>
              </w:rPr>
              <w:t>Space</w:t>
            </w:r>
          </w:p>
        </w:tc>
        <w:tc>
          <w:tcPr>
            <w:tcW w:w="1882" w:type="dxa"/>
            <w:tcBorders>
              <w:top w:val="single" w:sz="4" w:space="0" w:color="auto"/>
            </w:tcBorders>
          </w:tcPr>
          <w:p w14:paraId="2E10FB64" w14:textId="77777777" w:rsidR="006959E9" w:rsidRPr="00373FD7" w:rsidRDefault="006959E9" w:rsidP="00474926">
            <w:pPr>
              <w:spacing w:before="0" w:after="0"/>
              <w:ind w:firstLine="0"/>
              <w:jc w:val="left"/>
              <w:rPr>
                <w:sz w:val="14"/>
                <w:szCs w:val="16"/>
              </w:rPr>
            </w:pPr>
            <w:r>
              <w:rPr>
                <w:sz w:val="14"/>
                <w:szCs w:val="16"/>
              </w:rPr>
              <w:t>CSNs – Earth Observation</w:t>
            </w:r>
          </w:p>
        </w:tc>
        <w:tc>
          <w:tcPr>
            <w:tcW w:w="856" w:type="dxa"/>
            <w:tcBorders>
              <w:top w:val="single" w:sz="4" w:space="0" w:color="auto"/>
            </w:tcBorders>
          </w:tcPr>
          <w:p w14:paraId="5C890923" w14:textId="77777777" w:rsidR="006959E9" w:rsidRPr="00373FD7" w:rsidRDefault="006959E9" w:rsidP="00474926">
            <w:pPr>
              <w:spacing w:before="0" w:after="0"/>
              <w:ind w:firstLine="0"/>
              <w:rPr>
                <w:sz w:val="14"/>
                <w:szCs w:val="16"/>
              </w:rPr>
            </w:pPr>
            <w:r>
              <w:rPr>
                <w:sz w:val="14"/>
                <w:szCs w:val="16"/>
              </w:rPr>
              <w:t>-</w:t>
            </w:r>
          </w:p>
        </w:tc>
        <w:tc>
          <w:tcPr>
            <w:tcW w:w="904" w:type="dxa"/>
            <w:tcBorders>
              <w:top w:val="single" w:sz="4" w:space="0" w:color="auto"/>
            </w:tcBorders>
          </w:tcPr>
          <w:p w14:paraId="10306D71" w14:textId="77777777" w:rsidR="006959E9" w:rsidRPr="00373FD7" w:rsidRDefault="006959E9" w:rsidP="00474926">
            <w:pPr>
              <w:spacing w:before="0" w:after="0"/>
              <w:ind w:firstLine="0"/>
              <w:rPr>
                <w:sz w:val="14"/>
                <w:szCs w:val="16"/>
              </w:rPr>
            </w:pPr>
            <w:r>
              <w:rPr>
                <w:sz w:val="14"/>
                <w:szCs w:val="16"/>
              </w:rPr>
              <w:t>+</w:t>
            </w:r>
          </w:p>
        </w:tc>
        <w:tc>
          <w:tcPr>
            <w:tcW w:w="915" w:type="dxa"/>
            <w:tcBorders>
              <w:top w:val="single" w:sz="4" w:space="0" w:color="auto"/>
            </w:tcBorders>
          </w:tcPr>
          <w:p w14:paraId="2CE346D8" w14:textId="77777777" w:rsidR="006959E9" w:rsidRPr="00373FD7" w:rsidRDefault="006959E9" w:rsidP="00474926">
            <w:pPr>
              <w:spacing w:before="0" w:after="0"/>
              <w:ind w:firstLine="0"/>
              <w:rPr>
                <w:sz w:val="14"/>
                <w:szCs w:val="16"/>
              </w:rPr>
            </w:pPr>
            <w:r>
              <w:rPr>
                <w:sz w:val="14"/>
                <w:szCs w:val="16"/>
              </w:rPr>
              <w:t>--</w:t>
            </w:r>
          </w:p>
        </w:tc>
        <w:tc>
          <w:tcPr>
            <w:tcW w:w="585" w:type="dxa"/>
            <w:tcBorders>
              <w:top w:val="single" w:sz="4" w:space="0" w:color="auto"/>
            </w:tcBorders>
          </w:tcPr>
          <w:p w14:paraId="26218830" w14:textId="450D1096" w:rsidR="006959E9" w:rsidRPr="00373FD7" w:rsidRDefault="006959E9" w:rsidP="00474926">
            <w:pPr>
              <w:spacing w:before="0" w:after="0"/>
              <w:ind w:firstLine="0"/>
              <w:rPr>
                <w:sz w:val="14"/>
                <w:szCs w:val="16"/>
              </w:rPr>
            </w:pPr>
            <w:r>
              <w:rPr>
                <w:sz w:val="14"/>
                <w:szCs w:val="16"/>
              </w:rPr>
              <w:t>+</w:t>
            </w:r>
          </w:p>
        </w:tc>
        <w:tc>
          <w:tcPr>
            <w:tcW w:w="857" w:type="dxa"/>
            <w:tcBorders>
              <w:top w:val="single" w:sz="4" w:space="0" w:color="auto"/>
            </w:tcBorders>
          </w:tcPr>
          <w:p w14:paraId="6F726A5C" w14:textId="77777777" w:rsidR="006959E9" w:rsidRPr="00373FD7" w:rsidRDefault="006959E9" w:rsidP="00474926">
            <w:pPr>
              <w:spacing w:before="0" w:after="0"/>
              <w:ind w:firstLine="0"/>
              <w:rPr>
                <w:sz w:val="14"/>
                <w:szCs w:val="16"/>
              </w:rPr>
            </w:pPr>
            <w:r>
              <w:rPr>
                <w:sz w:val="14"/>
                <w:szCs w:val="16"/>
              </w:rPr>
              <w:t>-</w:t>
            </w:r>
          </w:p>
        </w:tc>
        <w:tc>
          <w:tcPr>
            <w:tcW w:w="871" w:type="dxa"/>
            <w:tcBorders>
              <w:top w:val="single" w:sz="4" w:space="0" w:color="auto"/>
            </w:tcBorders>
          </w:tcPr>
          <w:p w14:paraId="13672BDC" w14:textId="77777777" w:rsidR="006959E9" w:rsidRPr="00373FD7" w:rsidRDefault="006959E9" w:rsidP="00474926">
            <w:pPr>
              <w:spacing w:before="0" w:after="0"/>
              <w:ind w:firstLine="0"/>
              <w:rPr>
                <w:sz w:val="14"/>
                <w:szCs w:val="16"/>
              </w:rPr>
            </w:pPr>
            <w:r>
              <w:rPr>
                <w:sz w:val="14"/>
                <w:szCs w:val="16"/>
              </w:rPr>
              <w:t>++</w:t>
            </w:r>
          </w:p>
        </w:tc>
        <w:tc>
          <w:tcPr>
            <w:tcW w:w="996" w:type="dxa"/>
            <w:tcBorders>
              <w:top w:val="single" w:sz="4" w:space="0" w:color="auto"/>
            </w:tcBorders>
          </w:tcPr>
          <w:p w14:paraId="780A41B4" w14:textId="77777777" w:rsidR="006959E9" w:rsidRPr="00373FD7" w:rsidRDefault="006959E9" w:rsidP="00474926">
            <w:pPr>
              <w:spacing w:before="0" w:after="0"/>
              <w:ind w:firstLine="0"/>
              <w:rPr>
                <w:sz w:val="14"/>
                <w:szCs w:val="16"/>
              </w:rPr>
            </w:pPr>
            <w:r>
              <w:rPr>
                <w:sz w:val="14"/>
                <w:szCs w:val="16"/>
              </w:rPr>
              <w:t>+</w:t>
            </w:r>
          </w:p>
        </w:tc>
      </w:tr>
      <w:tr w:rsidR="006959E9" w:rsidRPr="00373FD7" w14:paraId="38A67DBF" w14:textId="77777777" w:rsidTr="006959E9">
        <w:tc>
          <w:tcPr>
            <w:tcW w:w="774" w:type="dxa"/>
          </w:tcPr>
          <w:p w14:paraId="496A9D5F" w14:textId="43CCD584" w:rsidR="006959E9" w:rsidRPr="00373FD7" w:rsidRDefault="006959E9" w:rsidP="00474926">
            <w:pPr>
              <w:spacing w:before="0" w:after="0"/>
              <w:ind w:firstLine="0"/>
              <w:jc w:val="left"/>
              <w:rPr>
                <w:sz w:val="14"/>
                <w:szCs w:val="16"/>
              </w:rPr>
            </w:pPr>
          </w:p>
        </w:tc>
        <w:tc>
          <w:tcPr>
            <w:tcW w:w="1882" w:type="dxa"/>
          </w:tcPr>
          <w:p w14:paraId="1A2417EF" w14:textId="0E94BBF3" w:rsidR="006959E9" w:rsidRPr="00373FD7" w:rsidRDefault="006959E9" w:rsidP="00474926">
            <w:pPr>
              <w:spacing w:before="0" w:after="0"/>
              <w:ind w:firstLine="0"/>
              <w:jc w:val="left"/>
              <w:rPr>
                <w:sz w:val="14"/>
                <w:szCs w:val="16"/>
              </w:rPr>
            </w:pPr>
            <w:r>
              <w:rPr>
                <w:sz w:val="14"/>
                <w:szCs w:val="16"/>
              </w:rPr>
              <w:t>CSNs – ET Science</w:t>
            </w:r>
          </w:p>
        </w:tc>
        <w:tc>
          <w:tcPr>
            <w:tcW w:w="856" w:type="dxa"/>
          </w:tcPr>
          <w:p w14:paraId="75B6FE2B" w14:textId="6429ADCF" w:rsidR="006959E9" w:rsidRPr="00373FD7" w:rsidRDefault="006959E9" w:rsidP="00474926">
            <w:pPr>
              <w:spacing w:before="0" w:after="0"/>
              <w:ind w:firstLine="0"/>
              <w:rPr>
                <w:sz w:val="14"/>
                <w:szCs w:val="16"/>
              </w:rPr>
            </w:pPr>
            <w:r>
              <w:rPr>
                <w:sz w:val="14"/>
                <w:szCs w:val="16"/>
              </w:rPr>
              <w:t>--</w:t>
            </w:r>
          </w:p>
        </w:tc>
        <w:tc>
          <w:tcPr>
            <w:tcW w:w="904" w:type="dxa"/>
          </w:tcPr>
          <w:p w14:paraId="0841A95E" w14:textId="18058280" w:rsidR="006959E9" w:rsidRPr="00373FD7" w:rsidRDefault="006959E9" w:rsidP="00474926">
            <w:pPr>
              <w:spacing w:before="0" w:after="0"/>
              <w:ind w:firstLine="0"/>
              <w:rPr>
                <w:sz w:val="14"/>
                <w:szCs w:val="16"/>
              </w:rPr>
            </w:pPr>
            <w:r>
              <w:rPr>
                <w:sz w:val="14"/>
                <w:szCs w:val="16"/>
              </w:rPr>
              <w:t>-</w:t>
            </w:r>
          </w:p>
        </w:tc>
        <w:tc>
          <w:tcPr>
            <w:tcW w:w="915" w:type="dxa"/>
          </w:tcPr>
          <w:p w14:paraId="5A0B246F" w14:textId="77777777" w:rsidR="006959E9" w:rsidRPr="00373FD7" w:rsidRDefault="006959E9" w:rsidP="00474926">
            <w:pPr>
              <w:spacing w:before="0" w:after="0"/>
              <w:ind w:firstLine="0"/>
              <w:rPr>
                <w:sz w:val="14"/>
                <w:szCs w:val="16"/>
              </w:rPr>
            </w:pPr>
            <w:r>
              <w:rPr>
                <w:sz w:val="14"/>
                <w:szCs w:val="16"/>
              </w:rPr>
              <w:t>--</w:t>
            </w:r>
          </w:p>
        </w:tc>
        <w:tc>
          <w:tcPr>
            <w:tcW w:w="585" w:type="dxa"/>
          </w:tcPr>
          <w:p w14:paraId="78819362" w14:textId="7775E6B0" w:rsidR="006959E9" w:rsidRPr="00373FD7" w:rsidRDefault="006959E9" w:rsidP="00474926">
            <w:pPr>
              <w:spacing w:before="0" w:after="0"/>
              <w:ind w:firstLine="0"/>
              <w:rPr>
                <w:sz w:val="14"/>
                <w:szCs w:val="16"/>
              </w:rPr>
            </w:pPr>
            <w:r>
              <w:rPr>
                <w:sz w:val="14"/>
                <w:szCs w:val="16"/>
              </w:rPr>
              <w:t>+</w:t>
            </w:r>
          </w:p>
        </w:tc>
        <w:tc>
          <w:tcPr>
            <w:tcW w:w="857" w:type="dxa"/>
          </w:tcPr>
          <w:p w14:paraId="1E00075F" w14:textId="77777777" w:rsidR="006959E9" w:rsidRPr="00373FD7" w:rsidRDefault="006959E9" w:rsidP="00474926">
            <w:pPr>
              <w:spacing w:before="0" w:after="0"/>
              <w:ind w:firstLine="0"/>
              <w:rPr>
                <w:sz w:val="14"/>
                <w:szCs w:val="16"/>
              </w:rPr>
            </w:pPr>
            <w:r>
              <w:rPr>
                <w:sz w:val="14"/>
                <w:szCs w:val="16"/>
              </w:rPr>
              <w:t>-</w:t>
            </w:r>
          </w:p>
        </w:tc>
        <w:tc>
          <w:tcPr>
            <w:tcW w:w="871" w:type="dxa"/>
          </w:tcPr>
          <w:p w14:paraId="0227893A" w14:textId="348992EA" w:rsidR="006959E9" w:rsidRPr="00373FD7" w:rsidRDefault="006959E9" w:rsidP="00474926">
            <w:pPr>
              <w:spacing w:before="0" w:after="0"/>
              <w:ind w:firstLine="0"/>
              <w:rPr>
                <w:sz w:val="14"/>
                <w:szCs w:val="16"/>
              </w:rPr>
            </w:pPr>
            <w:r>
              <w:rPr>
                <w:sz w:val="14"/>
                <w:szCs w:val="16"/>
              </w:rPr>
              <w:t>+</w:t>
            </w:r>
          </w:p>
        </w:tc>
        <w:tc>
          <w:tcPr>
            <w:tcW w:w="996" w:type="dxa"/>
          </w:tcPr>
          <w:p w14:paraId="41C83503" w14:textId="77777777" w:rsidR="006959E9" w:rsidRPr="00373FD7" w:rsidRDefault="006959E9" w:rsidP="00474926">
            <w:pPr>
              <w:spacing w:before="0" w:after="0"/>
              <w:ind w:firstLine="0"/>
              <w:rPr>
                <w:sz w:val="14"/>
                <w:szCs w:val="16"/>
              </w:rPr>
            </w:pPr>
            <w:r>
              <w:rPr>
                <w:sz w:val="14"/>
                <w:szCs w:val="16"/>
              </w:rPr>
              <w:t>+</w:t>
            </w:r>
          </w:p>
        </w:tc>
      </w:tr>
    </w:tbl>
    <w:p w14:paraId="057057BD" w14:textId="77777777" w:rsidR="00373FD7" w:rsidRPr="00373FD7" w:rsidRDefault="00373FD7" w:rsidP="00373FD7"/>
    <w:p w14:paraId="513BD701" w14:textId="73A06ABC" w:rsidR="007968F0" w:rsidRDefault="00373FD7" w:rsidP="00CD4BB2">
      <w:r>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w:t>
      </w:r>
      <w:r w:rsidR="008B6C28">
        <w:lastRenderedPageBreak/>
        <w:t>Routing Protocol for Low p</w:t>
      </w:r>
      <w:r w:rsidR="00CD4BB2">
        <w:t>ower and lossy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P challenge. However, 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474926">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7BDD58D0" w:rsidR="00474926" w:rsidRDefault="00E61608" w:rsidP="00474926">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9F4C7C">
        <w:t xml:space="preserve"> </w:t>
      </w:r>
      <w:r w:rsidR="00B93652">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77777777" w:rsidR="001953DD" w:rsidRDefault="00134409" w:rsidP="001953DD">
      <w:pPr>
        <w:keepNext/>
        <w:jc w:val="center"/>
      </w:pPr>
      <w:r>
        <w:pict w14:anchorId="776E0430">
          <v:shape id="_x0000_i1035" type="#_x0000_t75" style="width:359.15pt;height:129pt">
            <v:imagedata r:id="rId23" o:title="image4"/>
          </v:shape>
        </w:pict>
      </w:r>
    </w:p>
    <w:p w14:paraId="7171EE1B" w14:textId="4F0DCC65" w:rsidR="001953DD" w:rsidRDefault="001953DD" w:rsidP="001953DD">
      <w:pPr>
        <w:pStyle w:val="Figurecaption"/>
      </w:pPr>
      <w:bookmarkStart w:id="42" w:name="_Ref480549034"/>
      <w:bookmarkStart w:id="43" w:name="_Toc480550366"/>
      <w:r>
        <w:t xml:space="preserve">Figure </w:t>
      </w:r>
      <w:r>
        <w:fldChar w:fldCharType="begin"/>
      </w:r>
      <w:r>
        <w:instrText xml:space="preserve"> SEQ Figure \* ARABIC </w:instrText>
      </w:r>
      <w:r>
        <w:fldChar w:fldCharType="separate"/>
      </w:r>
      <w:r w:rsidR="00134409">
        <w:rPr>
          <w:noProof/>
        </w:rPr>
        <w:t>12</w:t>
      </w:r>
      <w:r>
        <w:fldChar w:fldCharType="end"/>
      </w:r>
      <w:bookmarkEnd w:id="42"/>
      <w:r>
        <w:t xml:space="preserve"> An illustration of information that may be passed between layers. This is a departure for the treatment of each layer as an isolated black box. Image Credit: </w:t>
      </w:r>
      <w:r>
        <w:fldChar w:fldCharType="begin"/>
      </w:r>
      <w:r>
        <w:instrText xml:space="preserve"> ADDIN EN.CITE &lt;EndNote&gt;&lt;Cite&gt;&lt;Author&gt;Sheikh&lt;/Author&gt;&lt;Year&gt;2012&lt;/Year&gt;&lt;RecNum&gt;125&lt;/RecNum&gt;&lt;DisplayText&gt;[71]&lt;/DisplayText&gt;&lt;record&gt;&lt;rec-number&gt;125&lt;/rec-number&gt;&lt;foreign-keys&gt;&lt;key app="EN" db-id="s2tw2pe5hwzta8esap0xpxarvrrwetsezwzd" timestamp="1492768781"&gt;125&lt;/key&gt;&lt;/foreign-keys&gt;&lt;ref-type name="Book"&gt;6&lt;/ref-type&gt;&lt;contributors&gt;&lt;authors&gt;&lt;author&gt;Sheikh, Omar M&lt;/author&gt;&lt;author&gt;Mahmoud, Samy A&lt;/author&gt;&lt;/authors&gt;&lt;/contributors&gt;&lt;titles&gt;&lt;title&gt;Cross-Layer Design for Smart Routing in Wireless Sensor Networks&lt;/title&gt;&lt;/titles&gt;&lt;dates&gt;&lt;year&gt;2012&lt;/year&gt;&lt;/dates&gt;&lt;publisher&gt;INTECH Open Access Publisher&lt;/publisher&gt;&lt;isbn&gt;9535107356&lt;/isbn&gt;&lt;urls&gt;&lt;/urls&gt;&lt;/record&gt;&lt;/Cite&gt;&lt;/EndNote&gt;</w:instrText>
      </w:r>
      <w:r>
        <w:fldChar w:fldCharType="separate"/>
      </w:r>
      <w:r>
        <w:rPr>
          <w:noProof/>
        </w:rPr>
        <w:t>[71]</w:t>
      </w:r>
      <w:bookmarkEnd w:id="43"/>
      <w:r>
        <w:fldChar w:fldCharType="end"/>
      </w:r>
    </w:p>
    <w:p w14:paraId="2370488F" w14:textId="42F25E7F" w:rsidR="009F4C7C" w:rsidRDefault="00474926" w:rsidP="00474926">
      <w:r>
        <w:lastRenderedPageBreak/>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134409">
        <w:t xml:space="preserve">Figure </w:t>
      </w:r>
      <w:r w:rsidR="00134409">
        <w:rPr>
          <w:noProof/>
        </w:rPr>
        <w:t>12</w:t>
      </w:r>
      <w:r w:rsidR="00CB5969">
        <w:fldChar w:fldCharType="end"/>
      </w:r>
      <w:r w:rsidR="001953DD">
        <w:t>)</w:t>
      </w:r>
      <w:r>
        <w:t xml:space="preserve">. Here ‘layers’ may refer to several communication models, but it can be safely taken as relating to the OSI 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rsidR="00E61608">
        <w:t>. This work adopts Rault et</w:t>
      </w:r>
      <w:r>
        <w:t xml:space="preserve"> al</w:t>
      </w:r>
      <w:r w:rsidR="00E61608">
        <w:t>.</w:t>
      </w:r>
      <w:r>
        <w:t>’s definition of CLO from here on. Two particular surveys are cited as being authoritative on the</w:t>
      </w:r>
      <w:r w:rsidR="000D3FBF">
        <w:t xml:space="preserve"> CLO</w:t>
      </w:r>
      <w:r>
        <w:t xml:space="preserve"> domain </w:t>
      </w:r>
      <w:r>
        <w:fldChar w:fldCharType="begin"/>
      </w:r>
      <w:r w:rsidR="001953DD">
        <w:instrText xml:space="preserve"> ADDIN EN.CITE &lt;EndNote&gt;&lt;Cite&gt;&lt;Author&gt;Mendes&lt;/Author&gt;&lt;Year&gt;2011&lt;/Year&gt;&lt;RecNum&gt;119&lt;/RecNum&gt;&lt;DisplayText&gt;[72, 73]&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1953DD">
        <w:rPr>
          <w:noProof/>
        </w:rPr>
        <w:t>[72, 73]</w:t>
      </w:r>
      <w:r>
        <w:fldChar w:fldCharType="end"/>
      </w:r>
      <w:r>
        <w:t xml:space="preserve">. </w:t>
      </w:r>
      <w:r w:rsidR="00E61608">
        <w:t>Rault et</w:t>
      </w:r>
      <w:r w:rsidR="00B40850">
        <w:t xml:space="preserve"> al</w:t>
      </w:r>
      <w:r w:rsidR="00E61608">
        <w:t>.</w:t>
      </w:r>
      <w:r w:rsidR="00B40850">
        <w:t xml:space="preserve"> highli</w:t>
      </w:r>
      <w:r w:rsidR="000D3FBF">
        <w:t>ght the communication of the energy metrics</w:t>
      </w:r>
      <w:r w:rsidR="00B40850">
        <w:t xml:space="preserve"> by the Physical layer to the MAC and network layers as bein</w:t>
      </w:r>
      <w:r w:rsidR="000D3FBF">
        <w:t>g a key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allowing lower layers to reduce activity. </w:t>
      </w:r>
    </w:p>
    <w:p w14:paraId="7097C513" w14:textId="139B312F" w:rsidR="00373FD7" w:rsidRDefault="00B93652" w:rsidP="00764DB4">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  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3CF9762F" w:rsidR="00C662A3" w:rsidRDefault="008D30A5" w:rsidP="00764DB4">
      <w:r w:rsidRPr="008D30A5">
        <w:t>WSN data collection is examined by Francesco et al. in extensive</w:t>
      </w:r>
      <w:r w:rsidR="00F255DF">
        <w:t xml:space="preserve"> survey paper published in 2011</w:t>
      </w:r>
      <w:r w:rsidRPr="008D30A5">
        <w:t xml:space="preserve"> </w:t>
      </w:r>
      <w:r w:rsidRPr="008D30A5">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A16114">
        <w:rPr>
          <w:noProof/>
        </w:rPr>
        <w:t>[74]</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5D7AE2A2" w:rsidR="0050185A" w:rsidRDefault="0050185A" w:rsidP="00764DB4">
      <w:r w:rsidRPr="0050185A">
        <w:lastRenderedPageBreak/>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134409">
        <w:t xml:space="preserve">Figure </w:t>
      </w:r>
      <w:r w:rsidR="00134409">
        <w:rPr>
          <w:noProof/>
        </w:rPr>
        <w:t>13</w:t>
      </w:r>
      <w:r w:rsidR="00612350">
        <w:fldChar w:fldCharType="end"/>
      </w:r>
      <w:r>
        <w:t xml:space="preserve">). </w:t>
      </w:r>
      <w:r w:rsidR="00A16114">
        <w:t xml:space="preserve"> With CSNs, t</w:t>
      </w:r>
      <w:r>
        <w:t>here is no 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 predictable</w:t>
      </w:r>
      <w:r>
        <w:t xml:space="preserve"> communication window with ground. </w:t>
      </w:r>
    </w:p>
    <w:p w14:paraId="07FB568F" w14:textId="77777777" w:rsidR="0050185A" w:rsidRDefault="00134409" w:rsidP="0050185A">
      <w:pPr>
        <w:keepNext/>
        <w:jc w:val="center"/>
      </w:pPr>
      <w:r>
        <w:pict w14:anchorId="1151750F">
          <v:shape id="_x0000_i1036" type="#_x0000_t75" style="width:6in;height:205.7pt">
            <v:imagedata r:id="rId24" o:title="2017-04-21 11_23_03-Data Collection in Wireless Sensor Networks with Mobile Elements - 2011"/>
          </v:shape>
        </w:pict>
      </w:r>
    </w:p>
    <w:p w14:paraId="7611B5F6" w14:textId="3B690BD6" w:rsidR="0050185A" w:rsidRDefault="0050185A" w:rsidP="0050185A">
      <w:pPr>
        <w:pStyle w:val="Figurecaption"/>
      </w:pPr>
      <w:bookmarkStart w:id="44" w:name="_Ref480537249"/>
      <w:bookmarkStart w:id="45" w:name="_Toc480550367"/>
      <w:r>
        <w:t xml:space="preserve">Figure </w:t>
      </w:r>
      <w:r>
        <w:fldChar w:fldCharType="begin"/>
      </w:r>
      <w:r>
        <w:instrText xml:space="preserve"> SEQ Figure \* ARABIC </w:instrText>
      </w:r>
      <w:r>
        <w:fldChar w:fldCharType="separate"/>
      </w:r>
      <w:r w:rsidR="00134409">
        <w:rPr>
          <w:noProof/>
        </w:rPr>
        <w:t>13</w:t>
      </w:r>
      <w:r>
        <w:fldChar w:fldCharType="end"/>
      </w:r>
      <w:bookmarkEnd w:id="44"/>
      <w:r>
        <w:t xml:space="preserve"> A mobile peer architecture which bears clear similarities to CubeSats in orbiting passing over a ground station. Image Credit: </w:t>
      </w:r>
      <w:r>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fldChar w:fldCharType="separate"/>
      </w:r>
      <w:r w:rsidR="00A16114">
        <w:rPr>
          <w:noProof/>
        </w:rPr>
        <w:t>[74]</w:t>
      </w:r>
      <w:bookmarkEnd w:id="45"/>
      <w:r>
        <w:fldChar w:fldCharType="end"/>
      </w:r>
    </w:p>
    <w:p w14:paraId="014135E6" w14:textId="34012ABC" w:rsidR="00C662A3" w:rsidRDefault="0050185A" w:rsidP="00764DB4">
      <w:r>
        <w:t xml:space="preserve">Data collection is divided by </w:t>
      </w:r>
      <w:r w:rsidRPr="0050185A">
        <w:t>Francesco et</w:t>
      </w:r>
      <w:r w:rsidR="00E61608">
        <w:t xml:space="preserve"> </w:t>
      </w:r>
      <w:r w:rsidRPr="0050185A">
        <w:t>al</w:t>
      </w:r>
      <w:r w:rsidR="00E61608">
        <w:t>.</w:t>
      </w:r>
      <w:r>
        <w:t xml:space="preserve"> into three distinct phases ‘Discovery’, ‘Data Transfer’ and ‘Routing’. </w:t>
      </w:r>
      <w:r w:rsidR="007B73C4">
        <w:t>The authors outline that the treatment of the Discovery phase is critical to the performance of WSN-MEs. In particular, the authors highlight issues with discovery protocols which rely on schedule based discovery of reachable nodes. The timeliness of the discovery of a mobile element defines the maximum window</w:t>
      </w:r>
      <w:r w:rsidR="001C78D2">
        <w:t>s</w:t>
      </w:r>
      <w:r w:rsidR="007B73C4">
        <w:t xml:space="preserve"> for communication. Schemes based on</w:t>
      </w:r>
      <w:r w:rsidR="001C78D2">
        <w:t xml:space="preserve"> periodic </w:t>
      </w:r>
      <w:r w:rsidR="00A16114">
        <w:t xml:space="preserve">or scheduled </w:t>
      </w:r>
      <w:r w:rsidR="001C78D2">
        <w:t xml:space="preserve">discovery attempts </w:t>
      </w:r>
      <w:r w:rsidR="007B73C4">
        <w:t xml:space="preserve">are liable to suffer from reduced communication </w:t>
      </w:r>
      <w:r w:rsidR="007B73C4">
        <w:lastRenderedPageBreak/>
        <w:t xml:space="preserve">windows due to ill-timed discovery attempts. The authors highlight an approach </w:t>
      </w:r>
      <w:r w:rsidR="00A16114">
        <w:t>that utilizes</w:t>
      </w:r>
      <w:r w:rsidR="007B73C4">
        <w:t xml:space="preserve"> low-power </w:t>
      </w:r>
      <w:r w:rsidR="00FB3204">
        <w:t>short</w:t>
      </w:r>
      <w:r w:rsidR="007B73C4">
        <w:t xml:space="preserve">-range radios to </w:t>
      </w:r>
      <w:r w:rsidR="00FB3204">
        <w:t>asynchronously</w:t>
      </w:r>
      <w:r w:rsidR="007B73C4">
        <w:t xml:space="preserve"> waken nearby nodes </w:t>
      </w:r>
      <w:r w:rsidR="00FB3204">
        <w:t>prior to data communication using a</w:t>
      </w:r>
      <w:r w:rsidR="001C78D2">
        <w:t xml:space="preserve"> longer range higher </w:t>
      </w:r>
      <w:r w:rsidR="00FB3204">
        <w:t xml:space="preserve">power radio </w:t>
      </w:r>
      <w:r w:rsidR="00FB3204">
        <w:fldChar w:fldCharType="begin"/>
      </w:r>
      <w:r w:rsidR="00A16114">
        <w:instrText xml:space="preserve"> ADDIN EN.CITE &lt;EndNote&gt;&lt;Cite&gt;&lt;Author&gt;Schurgers&lt;/Author&gt;&lt;Year&gt;2002&lt;/Year&gt;&lt;RecNum&gt;126&lt;/RecNum&gt;&lt;DisplayText&gt;[75]&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A16114">
        <w:rPr>
          <w:noProof/>
        </w:rPr>
        <w:t>[75]</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A16114">
        <w:instrText xml:space="preserve"> ADDIN EN.CITE &lt;EndNote&gt;&lt;Cite&gt;&lt;Author&gt;Bölöni&lt;/Author&gt;&lt;Year&gt;2008&lt;/Year&gt;&lt;RecNum&gt;127&lt;/RecNum&gt;&lt;DisplayText&gt;[76]&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A16114">
        <w:rPr>
          <w:noProof/>
        </w:rPr>
        <w:t>[76]</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node discovery. </w:t>
      </w:r>
    </w:p>
    <w:p w14:paraId="11CE160E" w14:textId="192E8728" w:rsidR="001C78D2" w:rsidRDefault="001C78D2" w:rsidP="00764DB4">
      <w:r>
        <w:t xml:space="preserve">The data transfer phase, which follows the discovery phase, is primarily concerned with the quality of communications and MAC schemes. </w:t>
      </w:r>
      <w:r w:rsidR="00A16114">
        <w:t>The authors clearly identify</w:t>
      </w:r>
      <w:r>
        <w:t xml:space="preserve"> WSN-ME data transfer as a field that requires further work. </w:t>
      </w:r>
      <w:r w:rsidR="006E7409">
        <w:t>The authors note a stop-and-wait protocol</w:t>
      </w:r>
      <w:r w:rsidR="00090D21">
        <w:t xml:space="preserve"> </w:t>
      </w:r>
      <w:r w:rsidR="00C942AD">
        <w:fldChar w:fldCharType="begin"/>
      </w:r>
      <w:r w:rsidR="00A16114">
        <w:instrText xml:space="preserve"> ADDIN EN.CITE &lt;EndNote&gt;&lt;Cite&gt;&lt;Author&gt;Kansal&lt;/Author&gt;&lt;Year&gt;2004&lt;/Year&gt;&lt;RecNum&gt;132&lt;/RecNum&gt;&lt;DisplayText&gt;[77]&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A16114">
        <w:rPr>
          <w:noProof/>
        </w:rPr>
        <w:t>[77]</w:t>
      </w:r>
      <w:r w:rsidR="00C942AD">
        <w:fldChar w:fldCharType="end"/>
      </w:r>
      <w:r w:rsidR="006E7409">
        <w:t xml:space="preserve"> as well as an automatic repeat reques</w:t>
      </w:r>
      <w:r w:rsidR="00090D21">
        <w:t xml:space="preserve">t (ARQ) scheme </w:t>
      </w:r>
      <w:r w:rsidR="00090D21">
        <w:fldChar w:fldCharType="begin"/>
      </w:r>
      <w:r w:rsidR="00A16114">
        <w:instrText xml:space="preserve"> ADDIN EN.CITE &lt;EndNote&gt;&lt;Cite&gt;&lt;Author&gt;Anastasi&lt;/Author&gt;&lt;Year&gt;2007&lt;/Year&gt;&lt;RecNum&gt;128&lt;/RecNum&gt;&lt;DisplayText&gt;[78]&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A16114">
        <w:rPr>
          <w:noProof/>
        </w:rPr>
        <w:t>[78]</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dapt approaches for WSNs.</w:t>
      </w:r>
    </w:p>
    <w:p w14:paraId="5FB5B550" w14:textId="32C8B22D" w:rsidR="006E7409" w:rsidRDefault="00090D21" w:rsidP="00764DB4">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w:t>
      </w:r>
      <w:r w:rsidR="00631360">
        <w:lastRenderedPageBreak/>
        <w:t xml:space="preserve">discussed are relevant to S2S communications of CubeSats </w:t>
      </w:r>
      <w:r w:rsidR="00A16114">
        <w:t>which have no</w:t>
      </w:r>
      <w:r w:rsidR="00631360">
        <w:t xml:space="preserve"> orbital control capabilities (In simulating CSN communications this work assumes no orbital control capabilities). 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3D649BCA" w:rsidR="00E61608" w:rsidRDefault="00486248" w:rsidP="00764DB4">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A16114">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A16114">
        <w:rPr>
          <w:noProof/>
        </w:rPr>
        <w:t>[79]</w:t>
      </w:r>
      <w:r>
        <w:fldChar w:fldCharType="end"/>
      </w:r>
      <w:r>
        <w:t xml:space="preserve">, </w:t>
      </w:r>
      <w:r w:rsidRPr="00486248">
        <w:t>Energy-Aware Routing to Mobile gateway</w:t>
      </w:r>
      <w:r>
        <w:t xml:space="preserve"> (EARM) </w:t>
      </w:r>
      <w:r>
        <w:fldChar w:fldCharType="begin"/>
      </w:r>
      <w:r w:rsidR="00A16114">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A16114">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A16114">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A16114">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 link and avoid unnecessary abandonment or predict upcoming suitability</w:t>
      </w:r>
      <w:r w:rsidR="00C942AD">
        <w:t xml:space="preserve">. EARM </w:t>
      </w:r>
      <w:r w:rsidR="00E54A60">
        <w:t>implements an adaptive approach wherein node may boost their transmission power to a mobile node as the node moves out of reach. EARM’s core logic allows nodes to decide the point at which a direct link should be abandoned in favour of an multi-hop route</w:t>
      </w:r>
      <w:r w:rsidR="00C942AD">
        <w:t>. Somasundara</w:t>
      </w:r>
      <w:r w:rsidR="00E54A60">
        <w:t xml:space="preserve"> et al.</w:t>
      </w:r>
      <w:r w:rsidR="00C942AD">
        <w:t xml:space="preserve">’s approach </w:t>
      </w:r>
      <w:r w:rsidR="00E54A60">
        <w:t>employs adaptive clustering. Nodes collaboratively and dynamically form clusters and elect a cluster heads based on their distance from a mobile sink. These c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T</w:t>
      </w:r>
      <w:r w:rsidR="00E54A60">
        <w:t xml:space="preserve">his work does not employ a cluster based routing strategy such as the Cluster Based Routing Protocol (CBRP) </w:t>
      </w:r>
      <w:r w:rsidR="00E54A60">
        <w:fldChar w:fldCharType="begin"/>
      </w:r>
      <w:r w:rsidR="00A16114">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A16114">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134409">
        <w:t xml:space="preserve">Figure </w:t>
      </w:r>
      <w:r w:rsidR="00134409">
        <w:rPr>
          <w:noProof/>
        </w:rPr>
        <w:t>14</w:t>
      </w:r>
      <w:r w:rsidR="00F326FB">
        <w:fldChar w:fldCharType="end"/>
      </w:r>
      <w:r w:rsidR="008338B5">
        <w:t>)</w:t>
      </w:r>
      <w:r w:rsidR="00E54A60">
        <w:t>. Rather</w:t>
      </w:r>
      <w:r w:rsidR="00E60126">
        <w:t>, this work ada</w:t>
      </w:r>
      <w:r w:rsidR="00E54A60">
        <w:t xml:space="preserve">pts a routing protocol known as the “Dynamic </w:t>
      </w:r>
      <w:r w:rsidR="00E54A60">
        <w:lastRenderedPageBreak/>
        <w:t xml:space="preserve">MANET On-demand routing protocol” (DYMO) </w:t>
      </w:r>
      <w:r w:rsidR="00E54A60">
        <w:fldChar w:fldCharType="begin"/>
      </w:r>
      <w:r w:rsidR="00A16114">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A16114">
        <w:rPr>
          <w:noProof/>
        </w:rPr>
        <w:t>[83]</w:t>
      </w:r>
      <w:r w:rsidR="00E54A60">
        <w:fldChar w:fldCharType="end"/>
      </w:r>
      <w:r w:rsidR="00E60126">
        <w:t xml:space="preserve"> for use with the cluster based MAC approach</w:t>
      </w:r>
      <w:r w:rsidR="00E54A60">
        <w:t>.</w:t>
      </w:r>
    </w:p>
    <w:p w14:paraId="216B367E" w14:textId="77777777" w:rsidR="008338B5" w:rsidRDefault="00134409" w:rsidP="008338B5">
      <w:pPr>
        <w:keepNext/>
        <w:jc w:val="center"/>
      </w:pPr>
      <w:r>
        <w:pict w14:anchorId="32E1574D">
          <v:shape id="_x0000_i1037" type="#_x0000_t75" style="width:364.3pt;height:222pt">
            <v:imagedata r:id="rId25" o:title="mir19f03"/>
          </v:shape>
        </w:pict>
      </w:r>
    </w:p>
    <w:p w14:paraId="1470D2B9" w14:textId="67F854DA" w:rsidR="008338B5" w:rsidRDefault="008338B5" w:rsidP="008338B5">
      <w:pPr>
        <w:pStyle w:val="Figurecaption"/>
      </w:pPr>
      <w:bookmarkStart w:id="46" w:name="_Ref480550221"/>
      <w:bookmarkStart w:id="47" w:name="_Toc480550368"/>
      <w:r>
        <w:t xml:space="preserve">Figure </w:t>
      </w:r>
      <w:r>
        <w:fldChar w:fldCharType="begin"/>
      </w:r>
      <w:r>
        <w:instrText xml:space="preserve"> SEQ Figure \* ARABIC </w:instrText>
      </w:r>
      <w:r>
        <w:fldChar w:fldCharType="separate"/>
      </w:r>
      <w:r w:rsidR="00134409">
        <w:rPr>
          <w:noProof/>
        </w:rPr>
        <w:t>14</w:t>
      </w:r>
      <w:r>
        <w:fldChar w:fldCharType="end"/>
      </w:r>
      <w:bookmarkEnd w:id="46"/>
      <w:r>
        <w:t xml:space="preserve"> An example of network cluster forming with the election of cluster heads. With the introduction of a mobile sink clustering can be adapted to insure election of optimal cluster heads in order to maximize throughput </w:t>
      </w:r>
      <w:r>
        <w:fldChar w:fldCharType="begin"/>
      </w:r>
      <w:r>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Pr>
          <w:noProof/>
        </w:rPr>
        <w:t>[81]</w:t>
      </w:r>
      <w:r>
        <w:fldChar w:fldCharType="end"/>
      </w:r>
      <w:r>
        <w:t xml:space="preserve">. Image Credit: </w:t>
      </w:r>
      <w:r>
        <w:fldChar w:fldCharType="begin"/>
      </w:r>
      <w:r>
        <w:instrText xml:space="preserve"> ADDIN EN.CITE &lt;EndNote&gt;&lt;Cite&gt;&lt;Author&gt;Mir&lt;/Author&gt;&lt;Year&gt;2014&lt;/Year&gt;&lt;RecNum&gt;136&lt;/RecNum&gt;&lt;DisplayText&gt;[84]&lt;/DisplayText&gt;&lt;record&gt;&lt;rec-number&gt;136&lt;/rec-number&gt;&lt;foreign-keys&gt;&lt;key app="EN" db-id="s2tw2pe5hwzta8esap0xpxarvrrwetsezwzd" timestamp="1492783061"&gt;136&lt;/key&gt;&lt;/foreign-keys&gt;&lt;ref-type name="Book"&gt;6&lt;/ref-type&gt;&lt;contributors&gt;&lt;authors&gt;&lt;author&gt;Mir, Nader F&lt;/author&gt;&lt;/authors&gt;&lt;/contributors&gt;&lt;titles&gt;&lt;title&gt;Computer and communication networks&lt;/title&gt;&lt;/titles&gt;&lt;dates&gt;&lt;year&gt;2014&lt;/year&gt;&lt;/dates&gt;&lt;publisher&gt;Pearson Education&lt;/publisher&gt;&lt;isbn&gt;0133814742&lt;/isbn&gt;&lt;urls&gt;&lt;/urls&gt;&lt;/record&gt;&lt;/Cite&gt;&lt;/EndNote&gt;</w:instrText>
      </w:r>
      <w:r>
        <w:fldChar w:fldCharType="separate"/>
      </w:r>
      <w:r>
        <w:rPr>
          <w:noProof/>
        </w:rPr>
        <w:t>[84]</w:t>
      </w:r>
      <w:bookmarkEnd w:id="47"/>
      <w:r>
        <w:fldChar w:fldCharType="end"/>
      </w:r>
    </w:p>
    <w:p w14:paraId="0074E110" w14:textId="2797AEFA" w:rsidR="009676AB" w:rsidRDefault="00631360" w:rsidP="00764DB4">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challenge directly through the design of novel routing protocol </w:t>
      </w:r>
      <w:r w:rsidR="000E33B8">
        <w:t xml:space="preserve"> </w:t>
      </w:r>
      <w:r w:rsidR="000E33B8">
        <w:fldChar w:fldCharType="begin"/>
      </w:r>
      <w:r w:rsidR="008338B5">
        <w:instrText xml:space="preserve"> ADDIN EN.CITE &lt;EndNote&gt;&lt;Cite&gt;&lt;Author&gt;Gao&lt;/Author&gt;&lt;Year&gt;2011&lt;/Year&gt;&lt;RecNum&gt;87&lt;/RecNum&gt;&lt;DisplayText&gt;[85]&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8338B5">
        <w:rPr>
          <w:noProof/>
        </w:rPr>
        <w:t>[85]</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5E3DCBCD" w:rsidR="000E33B8" w:rsidRDefault="001F4485" w:rsidP="00764DB4">
      <w:r>
        <w:lastRenderedPageBreak/>
        <w:t>MASP outperforms a common approach to the determination of the most efficient routes to adopt called Shortest Path Tree (SPT). There are several implementations of SPT, but a common approach is to construct a tree of possible routes to a destination. This tree can then be search with a</w:t>
      </w:r>
      <w:r w:rsidR="009676AB">
        <w:t>n</w:t>
      </w:r>
      <w:r>
        <w:t xml:space="preserve"> algorithm such as A* </w:t>
      </w:r>
      <w:r w:rsidR="009676AB">
        <w:t xml:space="preserve">while using a heuristic cost function which represents the energy cost of using a given route. MASP beats SPT by </w:t>
      </w:r>
      <w:r w:rsidR="001F4BD5">
        <w:t xml:space="preserve">provided a genetic algorithm which solves a </w:t>
      </w:r>
      <w:r w:rsidR="005E5ADA">
        <w:t>multi-dimensional</w:t>
      </w:r>
      <w:r w:rsidR="001F4BD5">
        <w:t xml:space="preserve"> optimization problem based on known and computable routes and route heuristic</w:t>
      </w:r>
      <w:r w:rsidR="005E5ADA">
        <w:t>s</w:t>
      </w:r>
      <w:r w:rsidR="001F4BD5">
        <w:t xml:space="preserve">. </w:t>
      </w:r>
    </w:p>
    <w:p w14:paraId="50B8F384" w14:textId="77777777" w:rsidR="005E5ADA" w:rsidRDefault="009676AB" w:rsidP="00764DB4">
      <w:r>
        <w:t>The work of Gao et al. represents a state of the art approach to the PvTP challenge</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5E5ADA">
        <w:t>. MASP develops on this concept of energy as a routing metric and introduces a complex yet performant 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 noted by Francesco et al. </w:t>
      </w:r>
    </w:p>
    <w:p w14:paraId="08BD9682" w14:textId="3B9C35C5" w:rsidR="009676AB" w:rsidRDefault="001F4BD5" w:rsidP="00764DB4">
      <w:r>
        <w:t xml:space="preserve">From the analysis of WSN based prior art one can identify several similarities to the CSN PvTP challenge. </w:t>
      </w:r>
      <w:r w:rsidR="005E5ADA">
        <w:t>There are clear</w:t>
      </w:r>
      <w:r>
        <w:t xml:space="preserve"> </w:t>
      </w:r>
      <w:r w:rsidR="005E5ADA">
        <w:t>recommendations for further development CLO and discovery in the area of energy efficient data collection.</w:t>
      </w:r>
      <w:r w:rsidR="00DB0B1F">
        <w:t xml:space="preserve"> Although the CSNs diverge in certain regards from WSNs, prior art therein provides a considerable basis for the development of the CSN domain.</w:t>
      </w:r>
      <w:r w:rsidR="00F33A8B">
        <w:t xml:space="preserve"> </w:t>
      </w:r>
    </w:p>
    <w:p w14:paraId="421ED654" w14:textId="1168B387" w:rsidR="00A71D7F" w:rsidRPr="008D30A5" w:rsidRDefault="00A71D7F" w:rsidP="00764DB4">
      <w:pPr>
        <w:pStyle w:val="Heading3"/>
      </w:pPr>
      <w:bookmarkStart w:id="48" w:name="_Toc480550927"/>
      <w:r w:rsidRPr="008D30A5">
        <w:lastRenderedPageBreak/>
        <w:t>Mobile Ad-Hoc Networks</w:t>
      </w:r>
      <w:bookmarkEnd w:id="48"/>
    </w:p>
    <w:p w14:paraId="49AAF023" w14:textId="3EE8063D" w:rsidR="00B054CC" w:rsidRDefault="00386FFB" w:rsidP="00362435">
      <w:r>
        <w:t>MANET</w:t>
      </w:r>
      <w:r w:rsidR="007C17C3">
        <w:t>s</w:t>
      </w:r>
      <w:r>
        <w:t xml:space="preserve"> bear obvious similarities to CSNs.</w:t>
      </w:r>
      <w:r w:rsidR="00B054CC">
        <w:t xml:space="preserve"> </w:t>
      </w:r>
      <w:r w:rsidR="00B054CC" w:rsidRPr="00B054CC">
        <w:t>MANET research ten</w:t>
      </w:r>
      <w:r w:rsidR="00AC5437">
        <w:t>ds to be less concerned with the</w:t>
      </w:r>
      <w:r w:rsidR="00B054CC" w:rsidRPr="00B054CC">
        <w:t xml:space="preserve"> constraints</w:t>
      </w:r>
      <w:r w:rsidR="003511F0">
        <w:t>, such as power and bandwidth,</w:t>
      </w:r>
      <w:r w:rsidR="00AC5437">
        <w:t xml:space="preserve"> placed upon network membe</w:t>
      </w:r>
      <w:r w:rsidR="003511F0">
        <w:t>rs. Rather, a focus is</w:t>
      </w:r>
      <w:r w:rsidR="00AC5437">
        <w:t xml:space="preserve"> placed on </w:t>
      </w:r>
      <w:r w:rsidR="00B054CC" w:rsidRPr="00B054CC">
        <w:t>the</w:t>
      </w:r>
      <w:r w:rsidR="003511F0">
        <w:t xml:space="preserve"> capability of a given</w:t>
      </w:r>
      <w:r w:rsidR="00AC5437">
        <w:t xml:space="preserve"> approach to efficiently and reliability enable self-organization and communication. Although there are many areas of overlap between MANETs and WSNs their differing objectives merit their joint investigation. </w:t>
      </w:r>
      <w:r>
        <w:t xml:space="preserve"> </w:t>
      </w:r>
    </w:p>
    <w:p w14:paraId="020A84F4" w14:textId="6617D3C9" w:rsidR="00386FFB" w:rsidRPr="00386FFB" w:rsidRDefault="00386FFB" w:rsidP="00362435">
      <w:r>
        <w:t xml:space="preserve">In MANETs no </w:t>
      </w:r>
      <w:r w:rsidR="00AC5437">
        <w:t>initial</w:t>
      </w:r>
      <w:r>
        <w:t xml:space="preserve"> shared knowledge of the network is </w:t>
      </w:r>
      <w:r w:rsidR="007C17C3">
        <w:t>assumed</w:t>
      </w:r>
      <w:r>
        <w:t xml:space="preserve">. With CSNs, although </w:t>
      </w:r>
      <w:r w:rsidR="00572B90">
        <w:t xml:space="preserve">several </w:t>
      </w:r>
      <w:r>
        <w:t>C</w:t>
      </w:r>
      <w:r w:rsidR="00AC5437">
        <w:t xml:space="preserve">ubeSats may be deployed </w:t>
      </w:r>
      <w:r w:rsidR="00572B90">
        <w:t>together</w:t>
      </w:r>
      <w:r>
        <w:t>, countless factors could cause unpredictable failure or orbit pertu</w:t>
      </w:r>
      <w:r w:rsidR="003511F0">
        <w:t xml:space="preserve">rbations. LEO is an environment </w:t>
      </w:r>
      <w:r w:rsidR="00572B90">
        <w:t xml:space="preserve">of </w:t>
      </w:r>
      <w:r>
        <w:t>extremes with inter</w:t>
      </w:r>
      <w:r w:rsidR="00572B90">
        <w:t xml:space="preserve">mittent flares of radiation, hazardous </w:t>
      </w:r>
      <w:r>
        <w:t>solar winds, fluctuating magnet</w:t>
      </w:r>
      <w:r w:rsidR="003511F0">
        <w:t>ic</w:t>
      </w:r>
      <w:r>
        <w:t xml:space="preserve"> activity and temperatures ranging from -170 to 150 degree Celsius. </w:t>
      </w:r>
      <w:r w:rsidR="00B054CC">
        <w:t xml:space="preserve">MANET technologies which </w:t>
      </w:r>
      <w:r w:rsidR="00572B90">
        <w:t xml:space="preserve">will </w:t>
      </w:r>
      <w:r w:rsidR="00B054CC">
        <w:t>prove</w:t>
      </w:r>
      <w:r w:rsidR="003511F0">
        <w:t xml:space="preserve"> most</w:t>
      </w:r>
      <w:r w:rsidR="00B054CC">
        <w:t xml:space="preserve"> valuable are those which are</w:t>
      </w:r>
      <w:r w:rsidR="003511F0">
        <w:t xml:space="preserve"> mature,</w:t>
      </w:r>
      <w:r w:rsidR="00B054CC">
        <w:t xml:space="preserve"> </w:t>
      </w:r>
      <w:r w:rsidR="003511F0">
        <w:t>adaptive to</w:t>
      </w:r>
      <w:r w:rsidR="00B054CC">
        <w:t xml:space="preserve"> failure and topology change </w:t>
      </w:r>
      <w:r w:rsidR="003511F0">
        <w:t xml:space="preserve">and </w:t>
      </w:r>
      <w:r w:rsidR="00B054CC">
        <w:t>energy efficient.</w:t>
      </w:r>
    </w:p>
    <w:p w14:paraId="3E3D6CD4" w14:textId="2E5628E3" w:rsidR="004A1376" w:rsidRDefault="00EB1892" w:rsidP="00764DB4">
      <w:r>
        <w:t>T</w:t>
      </w:r>
      <w:r w:rsidR="003F3121" w:rsidRPr="003F3121">
        <w:t>he most discusse</w:t>
      </w:r>
      <w:r w:rsidR="00362435">
        <w:t>d and active topic within MANET research</w:t>
      </w:r>
      <w:r w:rsidR="003F3121" w:rsidRPr="003F3121">
        <w:t xml:space="preserve"> is that of routing.</w:t>
      </w:r>
      <w:r w:rsidR="003F3121">
        <w:t xml:space="preserve"> </w:t>
      </w:r>
      <w:r w:rsidR="00C22D63">
        <w:t>MANET routing protocols are generally divided into three</w:t>
      </w:r>
      <w:r w:rsidR="009B19D8">
        <w:t xml:space="preserve"> primary</w:t>
      </w:r>
      <w:r w:rsidR="00C22D63">
        <w:t xml:space="preserve"> classes: </w:t>
      </w:r>
      <w:r w:rsidR="009B19D8">
        <w:t>r</w:t>
      </w:r>
      <w:r w:rsidR="00C22D63">
        <w:t>eact</w:t>
      </w:r>
      <w:r w:rsidR="00572B90">
        <w:t xml:space="preserve">ive, </w:t>
      </w:r>
      <w:r w:rsidR="009B19D8">
        <w:t>proactive and h</w:t>
      </w:r>
      <w:r w:rsidR="00C22D63">
        <w:t xml:space="preserve">ybrid.  </w:t>
      </w:r>
      <w:r w:rsidR="009B19D8">
        <w:t>Reactive protocols attempt to establish routes only as required whereas proactive protocol</w:t>
      </w:r>
      <w:r>
        <w:t xml:space="preserve"> attempt to</w:t>
      </w:r>
      <w:r w:rsidR="009B19D8">
        <w:t xml:space="preserve"> establish routes in-advance</w:t>
      </w:r>
      <w:r w:rsidR="003511F0">
        <w:t xml:space="preserve"> of communication</w:t>
      </w:r>
      <w:r w:rsidR="009B19D8">
        <w:t>. Hybrid protocols implement a mix of reactive and proactive approaches, generally by restricting reactive or proactive behaviours to certain areas of a network. The methods by which protocols maintain and discover routes may or may</w:t>
      </w:r>
      <w:r>
        <w:t xml:space="preserve"> not</w:t>
      </w:r>
      <w:r w:rsidR="00304CE8">
        <w:t xml:space="preserve"> differ between protocols of differing </w:t>
      </w:r>
      <w:r w:rsidR="009B19D8">
        <w:t>classes. This section places a focus</w:t>
      </w:r>
      <w:r w:rsidR="004A1376">
        <w:t xml:space="preserve"> on reactive protocols. Generally, proactive and hybrid protocols are </w:t>
      </w:r>
      <w:r w:rsidR="004A1376">
        <w:lastRenderedPageBreak/>
        <w:t>unsuitable for CSNs. Proactive protocols are typically design</w:t>
      </w:r>
      <w:r>
        <w:t>ed</w:t>
      </w:r>
      <w:r w:rsidR="004A1376">
        <w:t xml:space="preserve"> for low mobility networks with </w:t>
      </w:r>
      <w:r>
        <w:t>reliable links</w:t>
      </w:r>
      <w:r w:rsidR="004A1376">
        <w:t xml:space="preserve">. Hybrid protocols can provide a </w:t>
      </w:r>
      <w:r w:rsidR="00304CE8">
        <w:t>‘best of both worlds’</w:t>
      </w:r>
      <w:r w:rsidR="004A1376">
        <w:t xml:space="preserve"> between r</w:t>
      </w:r>
      <w:r w:rsidR="00304CE8">
        <w:t>eactive and proactive protocols. However, hybrid approaches</w:t>
      </w:r>
      <w:r w:rsidR="004A1376">
        <w:t xml:space="preserve"> are</w:t>
      </w:r>
      <w:r>
        <w:t xml:space="preserve"> typically</w:t>
      </w:r>
      <w:r w:rsidR="004A1376">
        <w:t xml:space="preserve"> best suited for large</w:t>
      </w:r>
      <w:r w:rsidR="00386FFB">
        <w:t xml:space="preserve">r </w:t>
      </w:r>
      <w:r w:rsidR="004A1376">
        <w:t>network</w:t>
      </w:r>
      <w:r w:rsidR="00386FFB">
        <w:t>s</w:t>
      </w:r>
      <w:r w:rsidR="004A1376">
        <w:t xml:space="preserve"> wherein the additional</w:t>
      </w:r>
      <w:r w:rsidR="00386FFB">
        <w:t xml:space="preserve"> </w:t>
      </w:r>
      <w:r w:rsidR="004A1376">
        <w:t>overhead</w:t>
      </w:r>
      <w:r w:rsidR="00386FFB">
        <w:t>s</w:t>
      </w:r>
      <w:r>
        <w:t xml:space="preserve"> of more complex protocols </w:t>
      </w:r>
      <w:r w:rsidR="004A1376">
        <w:t xml:space="preserve">scale more favourably.  </w:t>
      </w:r>
    </w:p>
    <w:p w14:paraId="3EF2AFB6" w14:textId="77777777" w:rsidR="00304CE8" w:rsidRDefault="00304CE8" w:rsidP="00572B90">
      <w:r>
        <w:t>Several</w:t>
      </w:r>
      <w:r w:rsidR="004A1376">
        <w:t xml:space="preserve"> routing protocol</w:t>
      </w:r>
      <w:r>
        <w:t>s</w:t>
      </w:r>
      <w:r w:rsidR="004A1376">
        <w:t xml:space="preserve"> are examined by </w:t>
      </w:r>
      <w:r w:rsidR="004A1376" w:rsidRPr="003F3121">
        <w:t>M</w:t>
      </w:r>
      <w:r w:rsidR="004A1376">
        <w:t xml:space="preserve">ohseni et al. in their survey of MANET routing protocols </w:t>
      </w:r>
      <w:r w:rsidR="004A1376">
        <w:fldChar w:fldCharType="begin"/>
      </w:r>
      <w:r w:rsidR="004A1376">
        <w:instrText xml:space="preserve"> ADDIN EN.CITE &lt;EndNote&gt;&lt;Cite&gt;&lt;Author&gt;Mohseni&lt;/Author&gt;&lt;Year&gt;2010&lt;/Year&gt;&lt;RecNum&gt;74&lt;/RecNum&gt;&lt;DisplayText&gt;[86]&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4A1376">
        <w:fldChar w:fldCharType="separate"/>
      </w:r>
      <w:r w:rsidR="004A1376">
        <w:rPr>
          <w:noProof/>
        </w:rPr>
        <w:t>[86]</w:t>
      </w:r>
      <w:r w:rsidR="004A1376">
        <w:fldChar w:fldCharType="end"/>
      </w:r>
      <w:r w:rsidR="007B7504">
        <w:t xml:space="preserve">. The conclusions of the authors reinforce the assertion that reactive protocols are better suited for CSNs. </w:t>
      </w:r>
      <w:r>
        <w:t>The authors state that, c</w:t>
      </w:r>
      <w:r w:rsidR="007B7504">
        <w:t>omparatively proactive protocols tend to require more power, bandwidth and incur larger overheads. The primary benefit of proactive protocols is the constant availability of routes which lowers latency</w:t>
      </w:r>
      <w:r w:rsidR="00572B90">
        <w:t xml:space="preserve"> and increases the consistency of communication</w:t>
      </w:r>
      <w:r w:rsidR="007B7504">
        <w:t xml:space="preserve"> through</w:t>
      </w:r>
      <w:r w:rsidR="00572B90">
        <w:t>out</w:t>
      </w:r>
      <w:r w:rsidR="007B7504">
        <w:t xml:space="preserve"> the network.</w:t>
      </w:r>
      <w:r w:rsidR="00572B90">
        <w:t xml:space="preserve"> </w:t>
      </w:r>
    </w:p>
    <w:p w14:paraId="185DCD07" w14:textId="58BE9BB4" w:rsidR="00C13639" w:rsidRDefault="00572B90" w:rsidP="00922B48">
      <w:r w:rsidRPr="00572B90">
        <w:t>Mohseni et al.</w:t>
      </w:r>
      <w:r>
        <w:t xml:space="preserve"> discuss a number of</w:t>
      </w:r>
      <w:r w:rsidR="00356360">
        <w:t xml:space="preserve"> the most</w:t>
      </w:r>
      <w:r>
        <w:t xml:space="preserve"> </w:t>
      </w:r>
      <w:r w:rsidR="00C13639">
        <w:t>well-</w:t>
      </w:r>
      <w:r>
        <w:t xml:space="preserve">known reactive protocols such as “Dynamic Source Routing” (DSR) </w:t>
      </w:r>
      <w:r w:rsidR="00A95A70">
        <w:fldChar w:fldCharType="begin"/>
      </w:r>
      <w:r w:rsidR="00A95A70">
        <w:instrText xml:space="preserve"> ADDIN EN.CITE &lt;EndNote&gt;&lt;Cite&gt;&lt;Author&gt;Johnson&lt;/Author&gt;&lt;Year&gt;2007&lt;/Year&gt;&lt;RecNum&gt;137&lt;/RecNum&gt;&lt;DisplayText&gt;[87]&lt;/DisplayText&gt;&lt;record&gt;&lt;rec-number&gt;137&lt;/rec-number&gt;&lt;foreign-keys&gt;&lt;key app="EN" db-id="s2tw2pe5hwzta8esap0xpxarvrrwetsezwzd" timestamp="1492869148"&gt;137&lt;/key&gt;&lt;/foreign-keys&gt;&lt;ref-type name="Report"&gt;27&lt;/ref-type&gt;&lt;contributors&gt;&lt;authors&gt;&lt;author&gt;Johnson, David&lt;/author&gt;&lt;author&gt;Hu, Yin-chun&lt;/author&gt;&lt;author&gt;Maltz, David&lt;/author&gt;&lt;/authors&gt;&lt;/contributors&gt;&lt;titles&gt;&lt;title&gt;The dynamic source routing protocol (DSR) for mobile ad hoc networks for IPv4&lt;/title&gt;&lt;/titles&gt;&lt;dates&gt;&lt;year&gt;2007&lt;/year&gt;&lt;/dates&gt;&lt;isbn&gt;2070-1721&lt;/isbn&gt;&lt;urls&gt;&lt;/urls&gt;&lt;/record&gt;&lt;/Cite&gt;&lt;/EndNote&gt;</w:instrText>
      </w:r>
      <w:r w:rsidR="00A95A70">
        <w:fldChar w:fldCharType="separate"/>
      </w:r>
      <w:r w:rsidR="00A95A70">
        <w:rPr>
          <w:noProof/>
        </w:rPr>
        <w:t>[87]</w:t>
      </w:r>
      <w:r w:rsidR="00A95A70">
        <w:fldChar w:fldCharType="end"/>
      </w:r>
      <w:r>
        <w:t xml:space="preserve">, </w:t>
      </w:r>
      <w:r w:rsidRPr="00572B90">
        <w:t>Ad hoc on Demand Distance Vector (AODV)</w:t>
      </w:r>
      <w:r w:rsidR="00A95A70">
        <w:t xml:space="preserve"> </w:t>
      </w:r>
      <w:r w:rsidR="00A95A70">
        <w:fldChar w:fldCharType="begin"/>
      </w:r>
      <w:r w:rsidR="00A95A70">
        <w:instrText xml:space="preserve"> ADDIN EN.CITE &lt;EndNote&gt;&lt;Cite&gt;&lt;Author&gt;Perkins&lt;/Author&gt;&lt;Year&gt;2003&lt;/Year&gt;&lt;RecNum&gt;138&lt;/RecNum&gt;&lt;DisplayText&gt;[88]&lt;/DisplayText&gt;&lt;record&gt;&lt;rec-number&gt;138&lt;/rec-number&gt;&lt;foreign-keys&gt;&lt;key app="EN" db-id="s2tw2pe5hwzta8esap0xpxarvrrwetsezwzd" timestamp="1492869311"&gt;138&lt;/key&gt;&lt;/foreign-keys&gt;&lt;ref-type name="Report"&gt;27&lt;/ref-type&gt;&lt;contributors&gt;&lt;authors&gt;&lt;author&gt;Perkins, Charles&lt;/author&gt;&lt;author&gt;Belding-Royer, Elizabeth&lt;/author&gt;&lt;author&gt;Das, Samir&lt;/author&gt;&lt;/authors&gt;&lt;/contributors&gt;&lt;titles&gt;&lt;title&gt;Ad hoc on-demand distance vector (AODV) routing&lt;/title&gt;&lt;/titles&gt;&lt;dates&gt;&lt;year&gt;2003&lt;/year&gt;&lt;/dates&gt;&lt;isbn&gt;2070-1721&lt;/isbn&gt;&lt;urls&gt;&lt;/urls&gt;&lt;/record&gt;&lt;/Cite&gt;&lt;/EndNote&gt;</w:instrText>
      </w:r>
      <w:r w:rsidR="00A95A70">
        <w:fldChar w:fldCharType="separate"/>
      </w:r>
      <w:r w:rsidR="00A95A70">
        <w:rPr>
          <w:noProof/>
        </w:rPr>
        <w:t>[88]</w:t>
      </w:r>
      <w:r w:rsidR="00A95A70">
        <w:fldChar w:fldCharType="end"/>
      </w:r>
      <w:r>
        <w:t>, Temporally Ordered Routing Algorithm (TORA)</w:t>
      </w:r>
      <w:r w:rsidR="00A95A70">
        <w:t xml:space="preserve"> </w:t>
      </w:r>
      <w:r w:rsidR="00A95A70">
        <w:fldChar w:fldCharType="begin"/>
      </w:r>
      <w:r w:rsidR="00A95A70">
        <w:instrText xml:space="preserve"> ADDIN EN.CITE &lt;EndNote&gt;&lt;Cite&gt;&lt;Author&gt;Park&lt;/Author&gt;&lt;Year&gt;1997&lt;/Year&gt;&lt;RecNum&gt;139&lt;/RecNum&gt;&lt;DisplayText&gt;[89]&lt;/DisplayText&gt;&lt;record&gt;&lt;rec-number&gt;139&lt;/rec-number&gt;&lt;foreign-keys&gt;&lt;key app="EN" db-id="s2tw2pe5hwzta8esap0xpxarvrrwetsezwzd" timestamp="1492869504"&gt;139&lt;/key&gt;&lt;/foreign-keys&gt;&lt;ref-type name="Conference Proceedings"&gt;10&lt;/ref-type&gt;&lt;contributors&gt;&lt;authors&gt;&lt;author&gt;Park, Vincent Douglas&lt;/author&gt;&lt;author&gt;Corson, M Scott&lt;/author&gt;&lt;/authors&gt;&lt;/contributors&gt;&lt;titles&gt;&lt;title&gt;A highly adaptive distributed routing algorithm for mobile wireless networks&lt;/title&gt;&lt;secondary-title&gt;INFOCOM&amp;apos;97. Sixteenth Annual Joint Conference of the IEEE Computer and Communications Societies. Driving the Information Revolution., Proceedings IEEE&lt;/secondary-title&gt;&lt;/titles&gt;&lt;pages&gt;1405-1413&lt;/pages&gt;&lt;volume&gt;3&lt;/volume&gt;&lt;dates&gt;&lt;year&gt;1997&lt;/year&gt;&lt;/dates&gt;&lt;publisher&gt;IEEE&lt;/publisher&gt;&lt;isbn&gt;0818677805&lt;/isbn&gt;&lt;urls&gt;&lt;/urls&gt;&lt;/record&gt;&lt;/Cite&gt;&lt;/EndNote&gt;</w:instrText>
      </w:r>
      <w:r w:rsidR="00A95A70">
        <w:fldChar w:fldCharType="separate"/>
      </w:r>
      <w:r w:rsidR="00A95A70">
        <w:rPr>
          <w:noProof/>
        </w:rPr>
        <w:t>[89]</w:t>
      </w:r>
      <w:r w:rsidR="00A95A70">
        <w:fldChar w:fldCharType="end"/>
      </w:r>
      <w:r>
        <w:t xml:space="preserve"> and CBRP </w:t>
      </w:r>
      <w:r>
        <w:fldChar w:fldCharType="begin"/>
      </w:r>
      <w:r>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fldChar w:fldCharType="separate"/>
      </w:r>
      <w:r>
        <w:rPr>
          <w:noProof/>
        </w:rPr>
        <w:t>[82]</w:t>
      </w:r>
      <w:r>
        <w:fldChar w:fldCharType="end"/>
      </w:r>
      <w:r>
        <w:t>. Of these it is worth</w:t>
      </w:r>
      <w:r w:rsidR="002305E1">
        <w:t xml:space="preserve"> providing a brief overview of </w:t>
      </w:r>
      <w:r w:rsidR="00356360">
        <w:t>DSR and AODV.</w:t>
      </w:r>
      <w:r w:rsidR="00304CE8">
        <w:t xml:space="preserve"> </w:t>
      </w:r>
      <w:r w:rsidR="0042712C">
        <w:t>In DSR, a node (the originator) broadcasts a route request (RREQ) for a given target. Non-target nodes add their address to an incoming RREQ</w:t>
      </w:r>
      <w:r>
        <w:t xml:space="preserve"> </w:t>
      </w:r>
      <w:r w:rsidR="0042712C">
        <w:t>and rebroadcast it. Loops are avoided by nodes dropping RREQs</w:t>
      </w:r>
      <w:r w:rsidR="00304CE8">
        <w:t xml:space="preserve"> to which they have already added themselves</w:t>
      </w:r>
      <w:r w:rsidR="0042712C">
        <w:t>. Once an RREQ reaches its t</w:t>
      </w:r>
      <w:r w:rsidR="00922B48">
        <w:t>arget it contains a list of nodes representing</w:t>
      </w:r>
      <w:r w:rsidR="0042712C">
        <w:t xml:space="preserve"> one</w:t>
      </w:r>
      <w:r w:rsidR="00304CE8">
        <w:t xml:space="preserve"> possible</w:t>
      </w:r>
      <w:r w:rsidR="0042712C">
        <w:t xml:space="preserve"> route from originator to source. </w:t>
      </w:r>
      <w:r w:rsidR="00304CE8">
        <w:t>An attempt is then made to use t</w:t>
      </w:r>
      <w:r w:rsidR="0042712C">
        <w:t>his route to send a unicast route response</w:t>
      </w:r>
      <w:r w:rsidR="00922B48">
        <w:t xml:space="preserve"> (RREP)</w:t>
      </w:r>
      <w:r w:rsidR="0042712C">
        <w:t xml:space="preserve"> from the target to the originator.</w:t>
      </w:r>
      <w:r w:rsidR="00304CE8">
        <w:t xml:space="preserve"> Through this approach,</w:t>
      </w:r>
      <w:r w:rsidR="0042712C">
        <w:t xml:space="preserve"> DSR is capable of building up multiple ro</w:t>
      </w:r>
      <w:r w:rsidR="00922B48">
        <w:t xml:space="preserve">utes for a given target. In DSR, due to the construction of routes within packets, packet sizes grow </w:t>
      </w:r>
      <w:r w:rsidR="00304CE8">
        <w:t xml:space="preserve">in </w:t>
      </w:r>
      <w:r w:rsidR="00304CE8">
        <w:lastRenderedPageBreak/>
        <w:t>proportion</w:t>
      </w:r>
      <w:r w:rsidR="00922B48">
        <w:t xml:space="preserve"> to </w:t>
      </w:r>
      <w:r w:rsidR="00304CE8">
        <w:t>overall network size</w:t>
      </w:r>
      <w:r>
        <w:t>.</w:t>
      </w:r>
      <w:r w:rsidR="00304CE8">
        <w:t xml:space="preserve"> </w:t>
      </w:r>
      <w:r>
        <w:t xml:space="preserve">AODV </w:t>
      </w:r>
      <w:r w:rsidR="00922B48">
        <w:t>builds upon concepts from DSR and a proactive protocol known as Destination-Sequenced Distance-Vector routing</w:t>
      </w:r>
      <w:r>
        <w:t xml:space="preserve"> </w:t>
      </w:r>
      <w:r w:rsidR="00922B48">
        <w:t>(DSDV)</w:t>
      </w:r>
      <w:r w:rsidR="00C60C11">
        <w:t xml:space="preserve"> </w:t>
      </w:r>
      <w:r w:rsidR="00C60C11">
        <w:fldChar w:fldCharType="begin"/>
      </w:r>
      <w:r w:rsidR="00C60C11">
        <w:instrText xml:space="preserve"> ADDIN EN.CITE &lt;EndNote&gt;&lt;Cite&gt;&lt;Author&gt;Perkins&lt;/Author&gt;&lt;Year&gt;1994&lt;/Year&gt;&lt;RecNum&gt;140&lt;/RecNum&gt;&lt;DisplayText&gt;[90]&lt;/DisplayText&gt;&lt;record&gt;&lt;rec-number&gt;140&lt;/rec-number&gt;&lt;foreign-keys&gt;&lt;key app="EN" db-id="s2tw2pe5hwzta8esap0xpxarvrrwetsezwzd" timestamp="1492950680"&gt;140&lt;/key&gt;&lt;/foreign-keys&gt;&lt;ref-type name="Conference Proceedings"&gt;10&lt;/ref-type&gt;&lt;contributors&gt;&lt;authors&gt;&lt;author&gt;Perkins, Charles E&lt;/author&gt;&lt;author&gt;Bhagwat, Pravin&lt;/author&gt;&lt;/authors&gt;&lt;/contributors&gt;&lt;titles&gt;&lt;title&gt;Highly dynamic destination-sequenced distance-vector routing (DSDV) for mobile computers&lt;/title&gt;&lt;secondary-title&gt;ACM SIGCOMM computer communication review&lt;/secondary-title&gt;&lt;/titles&gt;&lt;pages&gt;234-244&lt;/pages&gt;&lt;volume&gt;24&lt;/volume&gt;&lt;number&gt;4&lt;/number&gt;&lt;dates&gt;&lt;year&gt;1994&lt;/year&gt;&lt;/dates&gt;&lt;publisher&gt;ACM&lt;/publisher&gt;&lt;isbn&gt;0897916824&lt;/isbn&gt;&lt;urls&gt;&lt;/urls&gt;&lt;/record&gt;&lt;/Cite&gt;&lt;/EndNote&gt;</w:instrText>
      </w:r>
      <w:r w:rsidR="00C60C11">
        <w:fldChar w:fldCharType="separate"/>
      </w:r>
      <w:r w:rsidR="00C60C11">
        <w:rPr>
          <w:noProof/>
        </w:rPr>
        <w:t>[90]</w:t>
      </w:r>
      <w:r w:rsidR="00C60C11">
        <w:fldChar w:fldCharType="end"/>
      </w:r>
      <w:r>
        <w:t>.</w:t>
      </w:r>
      <w:r w:rsidR="00922B48">
        <w:t xml:space="preserve"> Unlike DSR AODV only specifies that the originator and target addresses must be contained within a route packet</w:t>
      </w:r>
      <w:r w:rsidR="00C60C11">
        <w:t xml:space="preserve">. AODV borrows route packet sequences numbers from DSDV in order to avoid infinite loops and determine the ‘freshness’ of a route. AODV </w:t>
      </w:r>
      <w:r w:rsidR="00371BEB">
        <w:t xml:space="preserve"> also </w:t>
      </w:r>
      <w:r w:rsidR="00C60C11">
        <w:t>introduces featur</w:t>
      </w:r>
      <w:r w:rsidR="00371BEB">
        <w:t>es such as</w:t>
      </w:r>
      <w:r w:rsidR="00C60C11">
        <w:t xml:space="preserve"> ‘intermediate-RREPs’ </w:t>
      </w:r>
      <w:r w:rsidR="00371BEB">
        <w:t xml:space="preserve">and ‘Hello’ messages. An intermediate-RREP may be generated by a non-target node </w:t>
      </w:r>
      <w:r w:rsidR="00C60C11">
        <w:t>in response to</w:t>
      </w:r>
      <w:r w:rsidR="00371BEB">
        <w:t xml:space="preserve"> an incoming</w:t>
      </w:r>
      <w:r w:rsidR="00C60C11">
        <w:t xml:space="preserve"> RREQs</w:t>
      </w:r>
      <w:r w:rsidR="00371BEB">
        <w:t xml:space="preserve"> if said node </w:t>
      </w:r>
      <w:r w:rsidR="00C60C11">
        <w:t>has a route to for a given target</w:t>
      </w:r>
      <w:r w:rsidR="00371BEB">
        <w:t>. ‘Hello’ messages may be periodically generated in order to detect broken routes</w:t>
      </w:r>
      <w:r w:rsidR="00C60C11">
        <w:t>.</w:t>
      </w:r>
    </w:p>
    <w:p w14:paraId="3CBE3569" w14:textId="77777777" w:rsidR="00295694" w:rsidRDefault="00134409" w:rsidP="00295694">
      <w:pPr>
        <w:keepNext/>
        <w:jc w:val="center"/>
      </w:pPr>
      <w:r>
        <w:pict w14:anchorId="2651814D">
          <v:shape id="_x0000_i1038" type="#_x0000_t75" style="width:201.45pt;height:223.3pt">
            <v:imagedata r:id="rId26" o:title="Fig-2-AODV-packet-transmission-process-In-the-first-Bait-Request-algorithm-when-an"/>
          </v:shape>
        </w:pict>
      </w:r>
    </w:p>
    <w:p w14:paraId="313F84B2" w14:textId="51DB720A" w:rsidR="00295694" w:rsidRPr="00295694" w:rsidRDefault="00295694" w:rsidP="00295694">
      <w:pPr>
        <w:pStyle w:val="Figurecaption"/>
        <w:rPr>
          <w:b/>
        </w:rPr>
      </w:pPr>
      <w:r>
        <w:t xml:space="preserve">Figure </w:t>
      </w:r>
      <w:r>
        <w:fldChar w:fldCharType="begin"/>
      </w:r>
      <w:r>
        <w:instrText xml:space="preserve"> SEQ Figure \* ARABIC </w:instrText>
      </w:r>
      <w:r>
        <w:fldChar w:fldCharType="separate"/>
      </w:r>
      <w:r w:rsidR="00134409">
        <w:rPr>
          <w:noProof/>
        </w:rPr>
        <w:t>15</w:t>
      </w:r>
      <w:r>
        <w:fldChar w:fldCharType="end"/>
      </w:r>
      <w:r>
        <w:t xml:space="preserve"> An illustration of the broadcast RREQ unicast RREP approaches used by DSR and AODV. An added feature above allows nodes to add routes to neighbours when receiving route packets. Image Credit: </w:t>
      </w:r>
      <w:r>
        <w:fldChar w:fldCharType="begin"/>
      </w:r>
      <w:r>
        <w:instrText xml:space="preserve"> ADDIN EN.CITE &lt;EndNote&gt;&lt;Cite&gt;&lt;Author&gt;Kolade&lt;/Author&gt;&lt;Year&gt;2016&lt;/Year&gt;&lt;RecNum&gt;141&lt;/RecNum&gt;&lt;DisplayText&gt;[91]&lt;/DisplayText&gt;&lt;record&gt;&lt;rec-number&gt;141&lt;/rec-number&gt;&lt;foreign-keys&gt;&lt;key app="EN" db-id="s2tw2pe5hwzta8esap0xpxarvrrwetsezwzd" timestamp="1492952677"&gt;141&lt;/key&gt;&lt;/foreign-keys&gt;&lt;ref-type name="Journal Article"&gt;17&lt;/ref-type&gt;&lt;contributors&gt;&lt;authors&gt;&lt;author&gt;Kolade, Ayanwuyi T&lt;/author&gt;&lt;author&gt;Zuhairi, Megat F&lt;/author&gt;&lt;author&gt;Dao, Hassan&lt;/author&gt;&lt;author&gt;Khan, Sohail&lt;/author&gt;&lt;/authors&gt;&lt;/contributors&gt;&lt;titles&gt;&lt;title&gt;Bait Request Algorithm to Mitigate Black Hole Attacks in Mobile Ad Hoc Networks&lt;/title&gt;&lt;secondary-title&gt;International Journal of Computer Science and Network Security (IJCSNS)&lt;/secondary-title&gt;&lt;/titles&gt;&lt;periodical&gt;&lt;full-title&gt;International Journal of Computer Science and Network Security (IJCSNS)&lt;/full-title&gt;&lt;/periodical&gt;&lt;pages&gt;56&lt;/pages&gt;&lt;volume&gt;16&lt;/volume&gt;&lt;number&gt;5&lt;/number&gt;&lt;dates&gt;&lt;year&gt;2016&lt;/year&gt;&lt;/dates&gt;&lt;isbn&gt;1738-7906&lt;/isbn&gt;&lt;urls&gt;&lt;/urls&gt;&lt;/record&gt;&lt;/Cite&gt;&lt;/EndNote&gt;</w:instrText>
      </w:r>
      <w:r>
        <w:fldChar w:fldCharType="separate"/>
      </w:r>
      <w:r>
        <w:rPr>
          <w:noProof/>
        </w:rPr>
        <w:t>[91]</w:t>
      </w:r>
      <w:r>
        <w:fldChar w:fldCharType="end"/>
      </w:r>
    </w:p>
    <w:p w14:paraId="19C401CE" w14:textId="77777777" w:rsidR="00295694" w:rsidRDefault="00295694" w:rsidP="00295694">
      <w:pPr>
        <w:jc w:val="center"/>
      </w:pPr>
    </w:p>
    <w:p w14:paraId="4CE2A527" w14:textId="235F3731" w:rsidR="003F3121" w:rsidRPr="008D30A5" w:rsidRDefault="00C60C11" w:rsidP="00572B90">
      <w:r>
        <w:lastRenderedPageBreak/>
        <w:t>The routing protocol utilized</w:t>
      </w:r>
      <w:r w:rsidR="00A95A70">
        <w:t xml:space="preserve"> by this work</w:t>
      </w:r>
      <w:r>
        <w:t>, DYMO,</w:t>
      </w:r>
      <w:r w:rsidR="00A95A70">
        <w:t xml:space="preserve"> is a modification of </w:t>
      </w:r>
      <w:r>
        <w:t>AODV. In fact, recent</w:t>
      </w:r>
      <w:r w:rsidR="00C13639">
        <w:t xml:space="preserve"> IETF specificat</w:t>
      </w:r>
      <w:r>
        <w:t>ion drafts have begun to refer to DYMO</w:t>
      </w:r>
      <w:r w:rsidR="00C13639">
        <w:t xml:space="preserve"> as “AODV version 2”</w:t>
      </w:r>
      <w:r>
        <w:t xml:space="preserve">. </w:t>
      </w:r>
      <w:r w:rsidR="00356360">
        <w:t xml:space="preserve">This works implementation of DYMO within OMNeT++ is based on an older IETF specification draft </w:t>
      </w:r>
      <w:r w:rsidR="00356360">
        <w:fldChar w:fldCharType="begin"/>
      </w:r>
      <w:r w:rsidR="00356360">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356360">
        <w:fldChar w:fldCharType="separate"/>
      </w:r>
      <w:r w:rsidR="00356360">
        <w:rPr>
          <w:noProof/>
        </w:rPr>
        <w:t>[83]</w:t>
      </w:r>
      <w:r w:rsidR="00356360">
        <w:fldChar w:fldCharType="end"/>
      </w:r>
      <w:r w:rsidR="00356360">
        <w:t xml:space="preserve"> </w:t>
      </w:r>
      <w:r w:rsidR="00FE72C6">
        <w:t xml:space="preserve">which uses the DYMO </w:t>
      </w:r>
      <w:r w:rsidR="00356360">
        <w:t>naming convention</w:t>
      </w:r>
      <w:r w:rsidR="00FE72C6">
        <w:t xml:space="preserve"> and as such it</w:t>
      </w:r>
      <w:r w:rsidR="00356360">
        <w:t xml:space="preserve"> is retained</w:t>
      </w:r>
      <w:r>
        <w:t>. The primary differences betwe</w:t>
      </w:r>
      <w:r w:rsidR="00356360">
        <w:t>en DYMO and AODV</w:t>
      </w:r>
      <w:r>
        <w:t xml:space="preserve"> relate to implementation</w:t>
      </w:r>
      <w:r w:rsidR="00C13639">
        <w:t>.</w:t>
      </w:r>
      <w:r w:rsidR="00356360">
        <w:t xml:space="preserve"> The core</w:t>
      </w:r>
      <w:r w:rsidR="00FE72C6">
        <w:t xml:space="preserve"> route discovery and maintenance</w:t>
      </w:r>
      <w:r w:rsidR="00356360">
        <w:t xml:space="preserve"> approach</w:t>
      </w:r>
      <w:r w:rsidR="00FE72C6">
        <w:t>es</w:t>
      </w:r>
      <w:r w:rsidR="00356360">
        <w:t xml:space="preserve"> of AODV </w:t>
      </w:r>
      <w:r w:rsidR="00FE72C6">
        <w:t>are</w:t>
      </w:r>
      <w:r w:rsidR="00356360">
        <w:t xml:space="preserve"> </w:t>
      </w:r>
      <w:r w:rsidR="00FE72C6">
        <w:t>largely</w:t>
      </w:r>
      <w:r w:rsidR="00356360">
        <w:t xml:space="preserve"> unchanged by DYMO</w:t>
      </w:r>
      <w:r w:rsidR="00295694">
        <w:t>.</w:t>
      </w:r>
      <w:r w:rsidR="00304CE8">
        <w:t xml:space="preserve"> DYMO is discussed further in the Proposed Protocols chapter.</w:t>
      </w:r>
    </w:p>
    <w:p w14:paraId="6500701B" w14:textId="0681D928" w:rsidR="00E610ED" w:rsidRDefault="009B4E2A" w:rsidP="00764DB4">
      <w:r>
        <w:t>Vehicular Ad-hoc Networks</w:t>
      </w:r>
      <w:r w:rsidR="008D30A5" w:rsidRPr="008D30A5">
        <w:t xml:space="preserve"> </w:t>
      </w:r>
      <w:r>
        <w:t>(</w:t>
      </w:r>
      <w:r w:rsidR="008D30A5" w:rsidRPr="008D30A5">
        <w:t>VANETs</w:t>
      </w:r>
      <w:r>
        <w:t>)</w:t>
      </w:r>
      <w:r w:rsidR="00EC5197">
        <w:t xml:space="preserve"> are a sub-domain of MANET</w:t>
      </w:r>
      <w:r w:rsidR="00304CE8">
        <w:t>s</w:t>
      </w:r>
      <w:r w:rsidR="00EC5197">
        <w:t>.</w:t>
      </w:r>
      <w:r w:rsidR="00371BEB">
        <w:t xml:space="preserve"> There are </w:t>
      </w:r>
      <w:r w:rsidR="00304CE8">
        <w:t>notable</w:t>
      </w:r>
      <w:r w:rsidR="00371BEB">
        <w:t xml:space="preserve"> parallels between CSNs and VANET </w:t>
      </w:r>
      <w:r w:rsidR="00304CE8">
        <w:t>such as</w:t>
      </w:r>
      <w:r w:rsidR="00371BEB">
        <w:t xml:space="preserve"> the separation of vehicle-to-vehicle (V2V) and vehicle-to-infrastructure (V2I) </w:t>
      </w:r>
      <w:r w:rsidR="00304CE8">
        <w:t>concerns</w:t>
      </w:r>
      <w:r w:rsidR="008D30A5" w:rsidRPr="008D30A5">
        <w:t>.</w:t>
      </w:r>
      <w:r w:rsidR="003F3121">
        <w:t xml:space="preserve"> </w:t>
      </w:r>
      <w:r w:rsidR="009543DC">
        <w:t>Despite</w:t>
      </w:r>
      <w:r w:rsidR="00476D57">
        <w:t xml:space="preserve"> initial similarities</w:t>
      </w:r>
      <w:r w:rsidR="00B876AD">
        <w:t>,</w:t>
      </w:r>
      <w:r w:rsidR="00476D57">
        <w:t xml:space="preserve"> a survey of the protocol stacks in the domain</w:t>
      </w:r>
      <w:r w:rsidR="00B876AD">
        <w:t xml:space="preserve"> by Mohammad et al. reveals several undesirable facets of VANETs</w:t>
      </w:r>
      <w:r w:rsidR="009543DC">
        <w:t xml:space="preserve"> </w:t>
      </w:r>
      <w:r w:rsidR="003F3121">
        <w:fldChar w:fldCharType="begin"/>
      </w:r>
      <w:r w:rsidR="00295694">
        <w:instrText xml:space="preserve"> ADDIN EN.CITE &lt;EndNote&gt;&lt;Cite&gt;&lt;Author&gt;Mohammad&lt;/Author&gt;&lt;Year&gt;2011&lt;/Year&gt;&lt;RecNum&gt;86&lt;/RecNum&gt;&lt;DisplayText&gt;[92]&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295694">
        <w:rPr>
          <w:noProof/>
        </w:rPr>
        <w:t>[92]</w:t>
      </w:r>
      <w:r w:rsidR="003F3121">
        <w:fldChar w:fldCharType="end"/>
      </w:r>
      <w:r w:rsidR="00B876AD">
        <w:t xml:space="preserve">. As mentioned, there is generally less focus in the field of MANETs placed on resource </w:t>
      </w:r>
      <w:r w:rsidR="00304CE8">
        <w:t>constraints. VANETs, generally, follow this trend as the</w:t>
      </w:r>
      <w:r w:rsidR="00B876AD">
        <w:t xml:space="preserve"> majority of applications focus on </w:t>
      </w:r>
      <w:r w:rsidR="00B876AD" w:rsidRPr="00B876AD">
        <w:t>planes, trains,</w:t>
      </w:r>
      <w:r w:rsidR="00B876AD">
        <w:t xml:space="preserve"> and</w:t>
      </w:r>
      <w:r w:rsidR="00B876AD" w:rsidRPr="00B876AD">
        <w:t xml:space="preserve"> automobiles</w:t>
      </w:r>
      <w:r w:rsidR="00B876AD">
        <w:t xml:space="preserve"> </w:t>
      </w:r>
      <w:r w:rsidR="00B876AD">
        <w:fldChar w:fldCharType="begin"/>
      </w:r>
      <w:r w:rsidR="00B876AD">
        <w:instrText xml:space="preserve"> ADDIN EN.CITE &lt;EndNote&gt;&lt;Cite&gt;&lt;Author&gt;Willke&lt;/Author&gt;&lt;Year&gt;2009&lt;/Year&gt;&lt;RecNum&gt;142&lt;/RecNum&gt;&lt;DisplayText&gt;[93]&lt;/DisplayText&gt;&lt;record&gt;&lt;rec-number&gt;142&lt;/rec-number&gt;&lt;foreign-keys&gt;&lt;key app="EN" db-id="s2tw2pe5hwzta8esap0xpxarvrrwetsezwzd" timestamp="1492953493"&gt;142&lt;/key&gt;&lt;/foreign-keys&gt;&lt;ref-type name="Journal Article"&gt;17&lt;/ref-type&gt;&lt;contributors&gt;&lt;authors&gt;&lt;author&gt;Willke, Theodore L&lt;/author&gt;&lt;author&gt;Tientrakool, Patcharinee&lt;/author&gt;&lt;author&gt;Maxemchuk, Nicholas F&lt;/author&gt;&lt;/authors&gt;&lt;/contributors&gt;&lt;titles&gt;&lt;title&gt;A survey of inter-vehicle communication protocols and their applications&lt;/title&gt;&lt;secondary-title&gt;IEEE Communications Surveys &amp;amp; Tutorials&lt;/secondary-title&gt;&lt;/titles&gt;&lt;periodical&gt;&lt;full-title&gt;IEEE Communications Surveys &amp;amp; Tutorials&lt;/full-title&gt;&lt;/periodical&gt;&lt;volume&gt;11&lt;/volume&gt;&lt;number&gt;2&lt;/number&gt;&lt;dates&gt;&lt;year&gt;2009&lt;/year&gt;&lt;/dates&gt;&lt;isbn&gt;1553-877X&lt;/isbn&gt;&lt;urls&gt;&lt;/urls&gt;&lt;/record&gt;&lt;/Cite&gt;&lt;/EndNote&gt;</w:instrText>
      </w:r>
      <w:r w:rsidR="00B876AD">
        <w:fldChar w:fldCharType="separate"/>
      </w:r>
      <w:r w:rsidR="00B876AD">
        <w:rPr>
          <w:noProof/>
        </w:rPr>
        <w:t>[93]</w:t>
      </w:r>
      <w:r w:rsidR="00B876AD">
        <w:fldChar w:fldCharType="end"/>
      </w:r>
      <w:r w:rsidR="00B876AD">
        <w:t xml:space="preserve">. </w:t>
      </w:r>
      <w:r w:rsidR="00304CE8">
        <w:t>Also, s</w:t>
      </w:r>
      <w:r w:rsidR="00E610ED">
        <w:t>ecurity is a central topic in</w:t>
      </w:r>
      <w:r w:rsidR="00304CE8">
        <w:t xml:space="preserve"> recent</w:t>
      </w:r>
      <w:r w:rsidR="00E610ED">
        <w:t xml:space="preserve"> VANET research. Although security has relevance to CSNs, security related topics are beyond the scope of this work.</w:t>
      </w:r>
    </w:p>
    <w:p w14:paraId="58B4F8A4" w14:textId="3E90BA88" w:rsidR="003F3121" w:rsidRDefault="00B876AD" w:rsidP="00764DB4">
      <w:r w:rsidRPr="00B876AD">
        <w:t>Mohammad et al.</w:t>
      </w:r>
      <w:r w:rsidR="00304CE8">
        <w:t>’s survey shows the</w:t>
      </w:r>
      <w:r>
        <w:t xml:space="preserve"> strong preference</w:t>
      </w:r>
      <w:r w:rsidR="00304CE8">
        <w:t xml:space="preserve"> of</w:t>
      </w:r>
      <w:r w:rsidR="006E1FC9">
        <w:t xml:space="preserve"> VANET protocol stacks</w:t>
      </w:r>
      <w:r>
        <w:t xml:space="preserve"> towards mobile IPv6 </w:t>
      </w:r>
      <w:r w:rsidR="00E610ED">
        <w:t xml:space="preserve">capable </w:t>
      </w:r>
      <w:r>
        <w:t xml:space="preserve">technologies and </w:t>
      </w:r>
      <w:r w:rsidR="006E1FC9">
        <w:t xml:space="preserve">flavours of the </w:t>
      </w:r>
      <w:r w:rsidR="00304CE8">
        <w:t>802.11 stack. I</w:t>
      </w:r>
      <w:r w:rsidR="006E1FC9">
        <w:t>mplementing</w:t>
      </w:r>
      <w:r w:rsidR="00304CE8">
        <w:t xml:space="preserve"> a stack which supports</w:t>
      </w:r>
      <w:r w:rsidR="006E1FC9">
        <w:t xml:space="preserve"> IPv6 enabled RPL </w:t>
      </w:r>
      <w:r w:rsidR="006E1FC9">
        <w:fldChar w:fldCharType="begin"/>
      </w:r>
      <w:r w:rsidR="006E1FC9">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6E1FC9">
        <w:fldChar w:fldCharType="separate"/>
      </w:r>
      <w:r w:rsidR="006E1FC9">
        <w:rPr>
          <w:noProof/>
        </w:rPr>
        <w:t>[69]</w:t>
      </w:r>
      <w:r w:rsidR="006E1FC9">
        <w:fldChar w:fldCharType="end"/>
      </w:r>
      <w:r w:rsidR="006E1FC9">
        <w:t xml:space="preserve"> for CSN communications is</w:t>
      </w:r>
      <w:r w:rsidR="00E610ED">
        <w:t xml:space="preserve"> potentially</w:t>
      </w:r>
      <w:r w:rsidR="00304CE8">
        <w:t xml:space="preserve"> feasible. However, in broad terms,</w:t>
      </w:r>
      <w:r w:rsidR="006E1FC9">
        <w:t xml:space="preserve"> the power use, overheads and low mobility basis of 802.11 flavours are </w:t>
      </w:r>
      <w:r w:rsidR="00E610ED">
        <w:t xml:space="preserve">generally </w:t>
      </w:r>
      <w:r w:rsidR="006E1FC9">
        <w:t xml:space="preserve">unfavourable. </w:t>
      </w:r>
      <w:r w:rsidR="006E1FC9" w:rsidRPr="006E1FC9">
        <w:t>Mohammad et al.</w:t>
      </w:r>
      <w:r w:rsidR="006E1FC9">
        <w:t xml:space="preserve"> point to </w:t>
      </w:r>
      <w:r w:rsidR="006E1FC9" w:rsidRPr="006E1FC9">
        <w:t>C2CNet</w:t>
      </w:r>
      <w:r w:rsidR="006E1FC9">
        <w:t xml:space="preserve"> (Car-to-Car Net) as the emerging state of the </w:t>
      </w:r>
      <w:r w:rsidR="006E1FC9">
        <w:lastRenderedPageBreak/>
        <w:t>art standard within VANETs. C2CNet’s protocol stack makes heavy use of 802.11 standards making it generall</w:t>
      </w:r>
      <w:r w:rsidR="00E610ED">
        <w:t>y unsuitable for use with CSNs.</w:t>
      </w:r>
    </w:p>
    <w:p w14:paraId="75616FBF" w14:textId="206768A1" w:rsidR="00DE1799" w:rsidRDefault="008D30A5" w:rsidP="00764DB4">
      <w:r w:rsidRPr="008D30A5">
        <w:t>FANETs (Flying Ad-Hoc Networks)</w:t>
      </w:r>
      <w:r w:rsidR="00393463">
        <w:t>, a sub-domain of VANETs, have a higher level of relevancy to CSNs</w:t>
      </w:r>
      <w:r w:rsidRPr="008D30A5">
        <w:t>. A survey by Bekmezci et al.</w:t>
      </w:r>
      <w:r w:rsidR="009B4E2A">
        <w:t xml:space="preserve"> </w:t>
      </w:r>
      <w:r w:rsidR="009B4E2A">
        <w:fldChar w:fldCharType="begin"/>
      </w:r>
      <w:r w:rsidR="00B876AD">
        <w:instrText xml:space="preserve"> ADDIN EN.CITE &lt;EndNote&gt;&lt;Cite&gt;&lt;Author&gt;Bekmezci&lt;/Author&gt;&lt;Year&gt;2013&lt;/Year&gt;&lt;RecNum&gt;73&lt;/RecNum&gt;&lt;DisplayText&gt;[94]&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009B4E2A">
        <w:fldChar w:fldCharType="separate"/>
      </w:r>
      <w:r w:rsidR="00B876AD">
        <w:rPr>
          <w:noProof/>
        </w:rPr>
        <w:t>[94]</w:t>
      </w:r>
      <w:r w:rsidR="009B4E2A">
        <w:fldChar w:fldCharType="end"/>
      </w:r>
      <w:r w:rsidRPr="008D30A5">
        <w:t xml:space="preserve"> introduces </w:t>
      </w:r>
      <w:r w:rsidR="00761BE3">
        <w:t>FANETs in the context of  MANETs and the VANETs</w:t>
      </w:r>
      <w:r w:rsidRPr="008D30A5">
        <w:t>. The authors deal primarily with unmanned aerial vehicles (UAVs)</w:t>
      </w:r>
      <w:r w:rsidR="00E610ED">
        <w:t>. Capability and resource constraints are more central within the field of FANETs. This is particularly true where long haul UAVs and small scale drone based applications are concerned.</w:t>
      </w:r>
      <w:r w:rsidR="00BF179F">
        <w:t xml:space="preserve"> </w:t>
      </w:r>
      <w:r w:rsidR="00BF179F" w:rsidRPr="00BF179F">
        <w:t xml:space="preserve">Bekmezci et al. </w:t>
      </w:r>
      <w:r w:rsidR="00393463">
        <w:t>highlight</w:t>
      </w:r>
      <w:r w:rsidR="00BF179F">
        <w:t xml:space="preserve"> the departure from the use of standard 802.11 MAC layer protocols for FANET applications as the field has developed. The authors point to the development of tailored FANET MAC protocols, many of which aim to take advantage of  advancements in antennae. </w:t>
      </w:r>
      <w:r w:rsidR="00393463">
        <w:t>At the network layer, b</w:t>
      </w:r>
      <w:r w:rsidR="00BF179F">
        <w:t>oth DSR and</w:t>
      </w:r>
      <w:r w:rsidR="00DE1799">
        <w:t xml:space="preserve"> a modified</w:t>
      </w:r>
      <w:r w:rsidR="00BF179F">
        <w:t xml:space="preserve"> AODV</w:t>
      </w:r>
      <w:r w:rsidR="00DE1799">
        <w:t xml:space="preserve"> </w:t>
      </w:r>
      <w:r w:rsidR="00DE1799">
        <w:fldChar w:fldCharType="begin"/>
      </w:r>
      <w:r w:rsidR="00DE1799">
        <w:instrText xml:space="preserve"> ADDIN EN.CITE &lt;EndNote&gt;&lt;Cite&gt;&lt;Author&gt;Forsmann&lt;/Author&gt;&lt;Year&gt;2007&lt;/Year&gt;&lt;RecNum&gt;145&lt;/RecNum&gt;&lt;DisplayText&gt;[95]&lt;/DisplayText&gt;&lt;record&gt;&lt;rec-number&gt;145&lt;/rec-number&gt;&lt;foreign-keys&gt;&lt;key app="EN" db-id="s2tw2pe5hwzta8esap0xpxarvrrwetsezwzd" timestamp="1492956009"&gt;145&lt;/key&gt;&lt;/foreign-keys&gt;&lt;ref-type name="Conference Proceedings"&gt;10&lt;/ref-type&gt;&lt;contributors&gt;&lt;authors&gt;&lt;author&gt;Forsmann, J Hope&lt;/author&gt;&lt;author&gt;Hiromoto, Robert E&lt;/author&gt;&lt;author&gt;Svoboda, John&lt;/author&gt;&lt;/authors&gt;&lt;/contributors&gt;&lt;titles&gt;&lt;title&gt;A time-slotted on-demand routing protocol for mobile ad hoc unmanned vehicle systems&lt;/title&gt;&lt;secondary-title&gt;Defense and Security Symposium&lt;/secondary-title&gt;&lt;/titles&gt;&lt;pages&gt;65611P-65611P-11&lt;/pages&gt;&lt;dates&gt;&lt;year&gt;2007&lt;/year&gt;&lt;/dates&gt;&lt;publisher&gt;International Society for Optics and Photonics&lt;/publisher&gt;&lt;urls&gt;&lt;/urls&gt;&lt;/record&gt;&lt;/Cite&gt;&lt;/EndNote&gt;</w:instrText>
      </w:r>
      <w:r w:rsidR="00DE1799">
        <w:fldChar w:fldCharType="separate"/>
      </w:r>
      <w:r w:rsidR="00DE1799">
        <w:rPr>
          <w:noProof/>
        </w:rPr>
        <w:t>[95]</w:t>
      </w:r>
      <w:r w:rsidR="00DE1799">
        <w:fldChar w:fldCharType="end"/>
      </w:r>
      <w:r w:rsidR="00BF179F">
        <w:t xml:space="preserve"> are</w:t>
      </w:r>
      <w:r w:rsidR="00393463">
        <w:t xml:space="preserve"> noted</w:t>
      </w:r>
      <w:r w:rsidR="00DE1799">
        <w:t xml:space="preserve"> along with other well-known</w:t>
      </w:r>
      <w:r w:rsidR="00393463">
        <w:t xml:space="preserve"> MANET routing</w:t>
      </w:r>
      <w:r w:rsidR="00DE1799">
        <w:t xml:space="preserve"> protocols such as GPSR </w:t>
      </w:r>
      <w:r w:rsidR="00DE1799">
        <w:fldChar w:fldCharType="begin"/>
      </w:r>
      <w:r w:rsidR="00DE1799">
        <w:instrText xml:space="preserve"> ADDIN EN.CITE &lt;EndNote&gt;&lt;Cite&gt;&lt;Author&gt;Karp&lt;/Author&gt;&lt;Year&gt;2000&lt;/Year&gt;&lt;RecNum&gt;144&lt;/RecNum&gt;&lt;DisplayText&gt;[96]&lt;/DisplayText&gt;&lt;record&gt;&lt;rec-number&gt;144&lt;/rec-number&gt;&lt;foreign-keys&gt;&lt;key app="EN" db-id="s2tw2pe5hwzta8esap0xpxarvrrwetsezwzd" timestamp="1492955917"&gt;144&lt;/key&gt;&lt;/foreign-keys&gt;&lt;ref-type name="Conference Proceedings"&gt;10&lt;/ref-type&gt;&lt;contributors&gt;&lt;authors&gt;&lt;author&gt;Karp, Brad&lt;/author&gt;&lt;author&gt;Kung, Hsiang-Tsung&lt;/author&gt;&lt;/authors&gt;&lt;/contributors&gt;&lt;titles&gt;&lt;title&gt;GPSR: Greedy perimeter stateless routing for wireless networks&lt;/title&gt;&lt;secondary-title&gt;Proceedings of the 6th annual international conference on Mobile computing and networking&lt;/secondary-title&gt;&lt;/titles&gt;&lt;pages&gt;243-254&lt;/pages&gt;&lt;dates&gt;&lt;year&gt;2000&lt;/year&gt;&lt;/dates&gt;&lt;publisher&gt;ACM&lt;/publisher&gt;&lt;isbn&gt;1581131976&lt;/isbn&gt;&lt;urls&gt;&lt;/urls&gt;&lt;/record&gt;&lt;/Cite&gt;&lt;/EndNote&gt;</w:instrText>
      </w:r>
      <w:r w:rsidR="00DE1799">
        <w:fldChar w:fldCharType="separate"/>
      </w:r>
      <w:r w:rsidR="00DE1799">
        <w:rPr>
          <w:noProof/>
        </w:rPr>
        <w:t>[96]</w:t>
      </w:r>
      <w:r w:rsidR="00DE1799">
        <w:fldChar w:fldCharType="end"/>
      </w:r>
      <w:r w:rsidR="00393463">
        <w:t xml:space="preserve"> and</w:t>
      </w:r>
      <w:r w:rsidR="00DE1799">
        <w:t xml:space="preserve"> OLSR </w:t>
      </w:r>
      <w:r w:rsidR="00DE1799">
        <w:fldChar w:fldCharType="begin"/>
      </w:r>
      <w:r w:rsidR="00DE1799">
        <w:instrText xml:space="preserve"> ADDIN EN.CITE &lt;EndNote&gt;&lt;Cite&gt;&lt;Author&gt;Alshabtat&lt;/Author&gt;&lt;Year&gt;2010&lt;/Year&gt;&lt;RecNum&gt;143&lt;/RecNum&gt;&lt;DisplayText&gt;[97]&lt;/DisplayText&gt;&lt;record&gt;&lt;rec-number&gt;143&lt;/rec-number&gt;&lt;foreign-keys&gt;&lt;key app="EN" db-id="s2tw2pe5hwzta8esap0xpxarvrrwetsezwzd" timestamp="1492955867"&gt;143&lt;/key&gt;&lt;/foreign-keys&gt;&lt;ref-type name="Journal Article"&gt;17&lt;/ref-type&gt;&lt;contributors&gt;&lt;authors&gt;&lt;author&gt;Alshabtat, Abdel Ilah&lt;/author&gt;&lt;author&gt;Dong, Liang&lt;/author&gt;&lt;author&gt;Li, J&lt;/author&gt;&lt;author&gt;Yang, F&lt;/author&gt;&lt;/authors&gt;&lt;/contributors&gt;&lt;titles&gt;&lt;title&gt;Low latency routing algorithm for unmanned aerial vehicles ad-hoc networks&lt;/title&gt;&lt;secondary-title&gt;International Journal of Electrical and Computer Engineering&lt;/secondary-title&gt;&lt;/titles&gt;&lt;periodical&gt;&lt;full-title&gt;International Journal of Electrical and Computer Engineering&lt;/full-title&gt;&lt;/periodical&gt;&lt;pages&gt;48-54&lt;/pages&gt;&lt;volume&gt;6&lt;/volume&gt;&lt;number&gt;1&lt;/number&gt;&lt;dates&gt;&lt;year&gt;2010&lt;/year&gt;&lt;/dates&gt;&lt;urls&gt;&lt;/urls&gt;&lt;/record&gt;&lt;/Cite&gt;&lt;/EndNote&gt;</w:instrText>
      </w:r>
      <w:r w:rsidR="00DE1799">
        <w:fldChar w:fldCharType="separate"/>
      </w:r>
      <w:r w:rsidR="00DE1799">
        <w:rPr>
          <w:noProof/>
        </w:rPr>
        <w:t>[97]</w:t>
      </w:r>
      <w:r w:rsidR="00DE1799">
        <w:fldChar w:fldCharType="end"/>
      </w:r>
      <w:r w:rsidR="00BF179F">
        <w:t xml:space="preserve">. </w:t>
      </w:r>
      <w:r w:rsidR="00393463">
        <w:t>Interestingly, d</w:t>
      </w:r>
      <w:r w:rsidR="00DE1799">
        <w:t>ue to the use of time slots for route discovery, the aforementioned modified AODV protocol has similar properties to the combination of protocol</w:t>
      </w:r>
      <w:r w:rsidR="00393463">
        <w:t>s</w:t>
      </w:r>
      <w:r w:rsidR="00DE1799">
        <w:t xml:space="preserve"> proposed by this work. </w:t>
      </w:r>
      <w:r w:rsidR="00BF179F">
        <w:t xml:space="preserve"> </w:t>
      </w:r>
      <w:r w:rsidR="009B4E2A">
        <w:t xml:space="preserve"> </w:t>
      </w:r>
    </w:p>
    <w:p w14:paraId="29108F05" w14:textId="5B231FC0" w:rsidR="007174A9" w:rsidRDefault="00DE1799" w:rsidP="007174A9">
      <w:r w:rsidRPr="00DE1799">
        <w:t>Bekmezci et al.</w:t>
      </w:r>
      <w:r>
        <w:t xml:space="preserve">’s work provides an overview of FANETs which details the use of customized MAC protocols and mainstream MANET protocols. One </w:t>
      </w:r>
      <w:r w:rsidR="007174A9">
        <w:t>FANET related project cited</w:t>
      </w:r>
      <w:r>
        <w:t xml:space="preserve"> by </w:t>
      </w:r>
      <w:r w:rsidRPr="00DE1799">
        <w:t>Bekmezci et al.</w:t>
      </w:r>
      <w:r w:rsidR="007174A9">
        <w:t xml:space="preserve"> called the Cooperative Autonomous Reconfigurable UAV Swarm (CARUS) project </w:t>
      </w:r>
      <w:r w:rsidR="007174A9">
        <w:fldChar w:fldCharType="begin"/>
      </w:r>
      <w:r w:rsidR="007174A9">
        <w:instrText xml:space="preserve"> ADDIN EN.CITE &lt;EndNote&gt;&lt;Cite&gt;&lt;Author&gt;Chaumette&lt;/Author&gt;&lt;Year&gt;2011&lt;/Year&gt;&lt;RecNum&gt;146&lt;/RecNum&gt;&lt;DisplayText&gt;[98]&lt;/DisplayText&gt;&lt;record&gt;&lt;rec-number&gt;146&lt;/rec-number&gt;&lt;foreign-keys&gt;&lt;key app="EN" db-id="s2tw2pe5hwzta8esap0xpxarvrrwetsezwzd" timestamp="1492956437"&gt;146&lt;/key&gt;&lt;/foreign-keys&gt;&lt;ref-type name="Conference Proceedings"&gt;10&lt;/ref-type&gt;&lt;contributors&gt;&lt;authors&gt;&lt;author&gt;Chaumette, S&lt;/author&gt;&lt;author&gt;Laplace, R&lt;/author&gt;&lt;author&gt;Mazel, C&lt;/author&gt;&lt;author&gt;Mirault, R&lt;/author&gt;&lt;author&gt;Dunand, A&lt;/author&gt;&lt;author&gt;Lecoutre, Y&lt;/author&gt;&lt;author&gt;Perbet, JN&lt;/author&gt;&lt;/authors&gt;&lt;/contributors&gt;&lt;titles&gt;&lt;title&gt;Carus, an operational retasking application for a swarm of autonomous uavs: First return on experience&lt;/title&gt;&lt;secondary-title&gt;MILITARY COMMUNICATIONS CONFERENCE, 2011-MILCOM 2011&lt;/secondary-title&gt;&lt;/titles&gt;&lt;pages&gt;2003-2010&lt;/pages&gt;&lt;dates&gt;&lt;year&gt;2011&lt;/year&gt;&lt;/dates&gt;&lt;publisher&gt;IEEE&lt;/publisher&gt;&lt;isbn&gt;1467300810&lt;/isbn&gt;&lt;urls&gt;&lt;/urls&gt;&lt;/record&gt;&lt;/Cite&gt;&lt;/EndNote&gt;</w:instrText>
      </w:r>
      <w:r w:rsidR="007174A9">
        <w:fldChar w:fldCharType="separate"/>
      </w:r>
      <w:r w:rsidR="007174A9">
        <w:rPr>
          <w:noProof/>
        </w:rPr>
        <w:t>[98]</w:t>
      </w:r>
      <w:r w:rsidR="007174A9">
        <w:fldChar w:fldCharType="end"/>
      </w:r>
      <w:r w:rsidR="007174A9">
        <w:t xml:space="preserve"> is worth mentioning briefly. The project focuses more on application layer coordination and formation flying. Due to several notable parallels with CSNs the project </w:t>
      </w:r>
      <w:r w:rsidR="00393463">
        <w:t xml:space="preserve">merits investigation </w:t>
      </w:r>
      <w:r w:rsidR="007174A9">
        <w:t>for future developments on CSN formation flying and cooperative observation.</w:t>
      </w:r>
      <w:r w:rsidR="00886FFA">
        <w:t xml:space="preserve"> </w:t>
      </w:r>
    </w:p>
    <w:p w14:paraId="34EA3AF0" w14:textId="26119A92" w:rsidR="00DE1799" w:rsidRDefault="00886FFA" w:rsidP="00764DB4">
      <w:r w:rsidRPr="00886FFA">
        <w:lastRenderedPageBreak/>
        <w:t>Bekmezci et al.</w:t>
      </w:r>
      <w:r>
        <w:t xml:space="preserve"> place value on cross-layer architectures (CLO) within in the field of FANETs. CLO, as discussed, is an important topic within WSNs and its applicability within FANETs further reinforces its importance to CSNs. </w:t>
      </w:r>
      <w:r w:rsidRPr="00886FFA">
        <w:t>Bekmezci et al.</w:t>
      </w:r>
      <w:r>
        <w:t xml:space="preserve"> note works that take advance of cross-layer clustering and scheduling and the sharing of attitude and antennae related information in order to improve performance </w:t>
      </w:r>
      <w:r>
        <w:fldChar w:fldCharType="begin"/>
      </w:r>
      <w:r>
        <w:instrText xml:space="preserve"> ADDIN EN.CITE &lt;EndNote&gt;&lt;Cite&gt;&lt;Author&gt;Huba&lt;/Author&gt;&lt;Year&gt;2012&lt;/Year&gt;&lt;RecNum&gt;148&lt;/RecNum&gt;&lt;DisplayText&gt;[99, 100]&lt;/DisplayText&gt;&lt;record&gt;&lt;rec-number&gt;148&lt;/rec-number&gt;&lt;foreign-keys&gt;&lt;key app="EN" db-id="s2tw2pe5hwzta8esap0xpxarvrrwetsezwzd" timestamp="1492957423"&gt;148&lt;/key&gt;&lt;/foreign-keys&gt;&lt;ref-type name="Conference Proceedings"&gt;10&lt;/ref-type&gt;&lt;contributors&gt;&lt;authors&gt;&lt;author&gt;Huba, William&lt;/author&gt;&lt;author&gt;Shenoy, Nirmala&lt;/author&gt;&lt;/authors&gt;&lt;/contributors&gt;&lt;titles&gt;&lt;title&gt;Airborne surveillance networks with directional antennas&lt;/title&gt;&lt;secondary-title&gt;IARIA International conference on Computers and network Systems, ICNS&lt;/secondary-title&gt;&lt;/titles&gt;&lt;dates&gt;&lt;year&gt;2012&lt;/year&gt;&lt;/dates&gt;&lt;urls&gt;&lt;/urls&gt;&lt;/record&gt;&lt;/Cite&gt;&lt;Cite&gt;&lt;Author&gt;Alshbatat&lt;/Author&gt;&lt;Year&gt;2010&lt;/Year&gt;&lt;RecNum&gt;147&lt;/RecNum&gt;&lt;record&gt;&lt;rec-number&gt;147&lt;/rec-number&gt;&lt;foreign-keys&gt;&lt;key app="EN" db-id="s2tw2pe5hwzta8esap0xpxarvrrwetsezwzd" timestamp="1492957402"&gt;147&lt;/key&gt;&lt;/foreign-keys&gt;&lt;ref-type name="Conference Proceedings"&gt;10&lt;/ref-type&gt;&lt;contributors&gt;&lt;authors&gt;&lt;author&gt;Alshbatat, Abdel Ilah&lt;/author&gt;&lt;author&gt;Dong, Liang&lt;/author&gt;&lt;/authors&gt;&lt;/contributors&gt;&lt;titles&gt;&lt;title&gt;Cross layer design for mobile ad-hoc unmanned aerial vehicle communication networks&lt;/title&gt;&lt;secondary-title&gt;Networking, Sensing and Control (ICNSC), 2010 International Conference on&lt;/secondary-title&gt;&lt;/titles&gt;&lt;pages&gt;331-336&lt;/pages&gt;&lt;dates&gt;&lt;year&gt;2010&lt;/year&gt;&lt;/dates&gt;&lt;publisher&gt;IEEE&lt;/publisher&gt;&lt;isbn&gt;1424464536&lt;/isbn&gt;&lt;urls&gt;&lt;/urls&gt;&lt;/record&gt;&lt;/Cite&gt;&lt;/EndNote&gt;</w:instrText>
      </w:r>
      <w:r>
        <w:fldChar w:fldCharType="separate"/>
      </w:r>
      <w:r>
        <w:rPr>
          <w:noProof/>
        </w:rPr>
        <w:t>[99, 100]</w:t>
      </w:r>
      <w:r>
        <w:fldChar w:fldCharType="end"/>
      </w:r>
      <w:r>
        <w:t>.</w:t>
      </w:r>
    </w:p>
    <w:p w14:paraId="63575D0B" w14:textId="5299E87D" w:rsidR="00886FFA" w:rsidRDefault="001942A9" w:rsidP="00764DB4">
      <w:r>
        <w:t>The state of art in MANETs provides an insight into several potential routing protocols which may be employed in addressing the CSN PvTP challenge. It is clear that FANET sub-domain contains th</w:t>
      </w:r>
      <w:r w:rsidR="00393463">
        <w:t>e highest relevancy work</w:t>
      </w:r>
      <w:r>
        <w:t>. Examining MANET prior art augments and reinforces the finding</w:t>
      </w:r>
      <w:r w:rsidR="00393463">
        <w:t>s</w:t>
      </w:r>
      <w:r>
        <w:t xml:space="preserve"> relating to WSNs and provides important background when addressing CubeSat communications and this work’s proposed protocols.</w:t>
      </w:r>
    </w:p>
    <w:p w14:paraId="73ACD138" w14:textId="211131F2" w:rsidR="008D30A5" w:rsidRPr="008D30A5" w:rsidRDefault="008D30A5" w:rsidP="00764DB4">
      <w:pPr>
        <w:pStyle w:val="Heading2"/>
      </w:pPr>
      <w:bookmarkStart w:id="49" w:name="_Toc480550928"/>
      <w:r w:rsidRPr="008D30A5">
        <w:t>CubeSat Communication</w:t>
      </w:r>
      <w:r w:rsidR="00764DB4">
        <w:t>s</w:t>
      </w:r>
      <w:bookmarkEnd w:id="49"/>
    </w:p>
    <w:p w14:paraId="42D9986E" w14:textId="5B612AFF" w:rsidR="008D30A5" w:rsidRPr="008D30A5" w:rsidRDefault="008C5604" w:rsidP="00764DB4">
      <w:r>
        <w:t>Prior to the development and flight of the first CSN related mission several academics produced</w:t>
      </w:r>
      <w:r w:rsidR="008D30A5" w:rsidRPr="008D30A5">
        <w:t xml:space="preserve"> works examining the inter-communication</w:t>
      </w:r>
      <w:r w:rsidR="00530468">
        <w:t xml:space="preserve"> and networking</w:t>
      </w:r>
      <w:r w:rsidR="008D30A5" w:rsidRPr="008D30A5">
        <w:t xml:space="preserve"> o</w:t>
      </w:r>
      <w:r w:rsidR="00DF6BE4">
        <w:t xml:space="preserve">f CubeSats. Most notably Challa </w:t>
      </w:r>
      <w:r w:rsidR="008D30A5" w:rsidRPr="008D30A5">
        <w:t>and McNair of University of Florida provide extensive explorations of distri</w:t>
      </w:r>
      <w:r w:rsidR="00DF6BE4">
        <w:t>buted applications implemented upon</w:t>
      </w:r>
      <w:r w:rsidR="008D30A5" w:rsidRPr="008D30A5">
        <w:t xml:space="preserve"> CSNs </w:t>
      </w:r>
      <w:r w:rsidR="008D30A5" w:rsidRPr="008D30A5">
        <w:fldChar w:fldCharType="begin">
          <w:fldData xml:space="preserve">PEVuZE5vdGU+PENpdGU+PEF1dGhvcj5DaGFsbGE8L0F1dGhvcj48WWVhcj4yMDEzPC9ZZWFyPjxS
ZWNOdW0+NTk8L1JlY051bT48RGlzcGxheVRleHQ+WzM2LCAxMDEtMTA0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886FFA">
        <w:instrText xml:space="preserve"> ADDIN EN.CITE </w:instrText>
      </w:r>
      <w:r w:rsidR="00886FFA">
        <w:fldChar w:fldCharType="begin">
          <w:fldData xml:space="preserve">PEVuZE5vdGU+PENpdGU+PEF1dGhvcj5DaGFsbGE8L0F1dGhvcj48WWVhcj4yMDEzPC9ZZWFyPjxS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</w:fldData>
        </w:fldChar>
      </w:r>
      <w:r w:rsidR="00886FFA">
        <w:instrText xml:space="preserve"> ADDIN EN.CITE.DATA </w:instrText>
      </w:r>
      <w:r w:rsidR="00886FFA">
        <w:fldChar w:fldCharType="end"/>
      </w:r>
      <w:r w:rsidR="008D30A5" w:rsidRPr="008D30A5">
        <w:fldChar w:fldCharType="separate"/>
      </w:r>
      <w:r w:rsidR="00886FFA">
        <w:rPr>
          <w:noProof/>
        </w:rPr>
        <w:t>[36, 101-104]</w:t>
      </w:r>
      <w:r w:rsidR="008D30A5" w:rsidRPr="008D30A5">
        <w:fldChar w:fldCharType="end"/>
      </w:r>
      <w:r w:rsidR="008D30A5" w:rsidRPr="008D30A5">
        <w:t xml:space="preserve">. These works are somewhat out of the scope of this project as they deal </w:t>
      </w:r>
      <w:r w:rsidR="00DF6BE4">
        <w:t>more</w:t>
      </w:r>
      <w:r w:rsidR="008D30A5" w:rsidRPr="008D30A5">
        <w:t xml:space="preserve"> with applications r</w:t>
      </w:r>
      <w:r w:rsidR="000E33B8">
        <w:t>unning upon CSNs rather than</w:t>
      </w:r>
      <w:r w:rsidR="008D30A5" w:rsidRPr="008D30A5">
        <w:t xml:space="preserve"> </w:t>
      </w:r>
      <w:r w:rsidR="000E33B8">
        <w:t>communications</w:t>
      </w:r>
      <w:r w:rsidR="008D30A5" w:rsidRPr="008D30A5">
        <w:t xml:space="preserve"> </w:t>
      </w:r>
      <w:r w:rsidR="000E33B8">
        <w:t xml:space="preserve">within </w:t>
      </w:r>
      <w:r w:rsidR="00530468">
        <w:t>the CSN itself.</w:t>
      </w:r>
    </w:p>
    <w:p w14:paraId="18722E76" w14:textId="26C4807C" w:rsidR="005A779C" w:rsidRDefault="008D30A5" w:rsidP="00764DB4">
      <w:r w:rsidRPr="008D30A5">
        <w:t>The most relevant work in this</w:t>
      </w:r>
      <w:r w:rsidR="004E5E6A">
        <w:t xml:space="preserve"> area is a survey </w:t>
      </w:r>
      <w:r w:rsidRPr="008D30A5">
        <w:t xml:space="preserve">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Pr="008D30A5">
        <w:t xml:space="preserve">. The </w:t>
      </w:r>
      <w:r w:rsidR="00A96032">
        <w:t>authors focus</w:t>
      </w:r>
      <w:r w:rsidRPr="008D30A5">
        <w:t xml:space="preserve"> on the physical, data link and network layers of the OSI </w:t>
      </w:r>
      <w:r w:rsidR="00D74C6D">
        <w:t xml:space="preserve">model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Pr="008D30A5">
        <w:t xml:space="preserve">. </w:t>
      </w:r>
      <w:r w:rsidR="00D74C6D">
        <w:lastRenderedPageBreak/>
        <w:t>This work focuses on MAC (data link layer) and routing (network layer) protocols when approaching the PvTP problem.</w:t>
      </w:r>
      <w:r w:rsidR="00D74C6D" w:rsidRPr="00D74C6D">
        <w:t xml:space="preserve"> Radhakrishnan et al.</w:t>
      </w:r>
      <w:r w:rsidR="00D74C6D">
        <w:t xml:space="preserve"> </w:t>
      </w:r>
      <w:r w:rsidR="00D74C6D" w:rsidRPr="00D74C6D">
        <w:t xml:space="preserve">detail </w:t>
      </w:r>
      <w:r w:rsidR="00D74C6D">
        <w:t xml:space="preserve">several </w:t>
      </w:r>
      <w:r w:rsidR="00D74C6D" w:rsidRPr="00D74C6D">
        <w:t xml:space="preserve">relevant </w:t>
      </w:r>
      <w:r w:rsidR="00D74C6D">
        <w:t>works</w:t>
      </w:r>
      <w:r w:rsidR="00D74C6D" w:rsidRPr="00D74C6D">
        <w:t xml:space="preserve"> in these areas and </w:t>
      </w:r>
      <w:r w:rsidR="00D74C6D">
        <w:t>discuss the relative</w:t>
      </w:r>
      <w:r w:rsidR="00D74C6D" w:rsidRPr="00D74C6D">
        <w:t xml:space="preserve"> efficacies of the various approaches.</w:t>
      </w:r>
    </w:p>
    <w:p w14:paraId="5FA84B56" w14:textId="22F6A696" w:rsidR="00A96032" w:rsidRDefault="00A96032" w:rsidP="00764DB4">
      <w:r>
        <w:t xml:space="preserve">… </w:t>
      </w:r>
    </w:p>
    <w:p w14:paraId="28CBA822" w14:textId="13A9FE27" w:rsidR="008D30A5" w:rsidRPr="008D30A5" w:rsidRDefault="005A779C" w:rsidP="00764DB4">
      <w:r>
        <w:t xml:space="preserve">… </w:t>
      </w:r>
      <w:r w:rsidR="00DF6BE4">
        <w:t>A</w:t>
      </w:r>
      <w:r w:rsidR="008D30A5" w:rsidRPr="008D30A5">
        <w:t xml:space="preserve"> work involving</w:t>
      </w:r>
      <w:r w:rsidR="00DF6BE4">
        <w:t xml:space="preserve"> many of the same</w:t>
      </w:r>
      <w:r w:rsidR="008D30A5" w:rsidRPr="008D30A5">
        <w:t xml:space="preserve"> authors of the aforementioned survey paper provides the starting point for</w:t>
      </w:r>
      <w:r>
        <w:t xml:space="preserve"> this work’s proposed MAC protocol</w:t>
      </w:r>
      <w:r w:rsidR="00DF6BE4">
        <w:t xml:space="preserve"> </w:t>
      </w:r>
      <w:r w:rsidR="00DF6BE4" w:rsidRPr="008D30A5">
        <w:fldChar w:fldCharType="begin"/>
      </w:r>
      <w:r w:rsidR="00DF6BE4">
        <w:instrText xml:space="preserve"> ADDIN EN.CITE &lt;EndNote&gt;&lt;Cite&gt;&lt;Author&gt;Radhakrishnan&lt;/Author&gt;&lt;Year&gt;2014&lt;/Year&gt;&lt;RecNum&gt;46&lt;/RecNum&gt;&lt;DisplayText&gt;[105]&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DF6BE4" w:rsidRPr="008D30A5">
        <w:fldChar w:fldCharType="separate"/>
      </w:r>
      <w:r w:rsidR="00DF6BE4">
        <w:rPr>
          <w:noProof/>
        </w:rPr>
        <w:t>[105]</w:t>
      </w:r>
      <w:r w:rsidR="00DF6BE4" w:rsidRPr="008D30A5">
        <w:fldChar w:fldCharType="end"/>
      </w:r>
      <w:r w:rsidR="008D30A5" w:rsidRPr="008D30A5">
        <w:t>. The wor</w:t>
      </w:r>
      <w:r w:rsidR="00DF6BE4">
        <w:t>k proposed MAC protocol which implements a combination of Time Division Multiple Access (TDMA) and Code Division Multiple Access (CDMA)</w:t>
      </w:r>
      <w:r w:rsidR="008D30A5" w:rsidRPr="008D30A5">
        <w:t>.</w:t>
      </w:r>
      <w:r w:rsidR="00DF6BE4">
        <w:t xml:space="preserve"> This T/CDMA protocol </w:t>
      </w:r>
      <w:r>
        <w:t xml:space="preserve">… </w:t>
      </w:r>
    </w:p>
    <w:p w14:paraId="72D80EBC" w14:textId="24F7BB02" w:rsidR="008D30A5" w:rsidRDefault="008D30A5" w:rsidP="00764DB4">
      <w:r w:rsidRPr="008D30A5">
        <w:t>Although Radhakrishnan et al.</w:t>
      </w:r>
      <w:r w:rsidR="004E5E6A">
        <w:t>’s survey provides a comprehensive review of the domain</w:t>
      </w:r>
      <w:r w:rsidRPr="008D30A5">
        <w:t xml:space="preserve"> there are other works worth mentioning </w:t>
      </w:r>
      <w:r w:rsidR="004E5E6A">
        <w:t>briefly</w:t>
      </w:r>
      <w:r w:rsidRPr="008D30A5">
        <w:t>.</w:t>
      </w:r>
      <w:r w:rsidR="004E5E6A">
        <w:t xml:space="preserve"> For instance,</w:t>
      </w:r>
      <w:r w:rsidRPr="008D30A5">
        <w:t xml:space="preserve"> Wong et al., operating mainly out of NASA’s Goddard Flight Center, examine a potential future for CSNs where space to ground communications are performed </w:t>
      </w:r>
      <w:r w:rsidR="004E5E6A">
        <w:t>through</w:t>
      </w:r>
      <w:r w:rsidRPr="008D30A5">
        <w:t xml:space="preserve">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xml:space="preserve">. This concept is explored for deep space missions in the preliminary development of th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w:t>
      </w:r>
      <w:r w:rsidR="004E5E6A">
        <w:t xml:space="preserve"> a somewhat out of date</w:t>
      </w:r>
      <w:r w:rsidRPr="008D30A5">
        <w:t xml:space="preserve"> overview of the field with more attention</w:t>
      </w:r>
      <w:r w:rsidR="004E5E6A">
        <w:t xml:space="preserve"> placed</w:t>
      </w:r>
      <w:r w:rsidRPr="008D30A5">
        <w:t xml:space="preserve"> to antenna d</w:t>
      </w:r>
      <w:r w:rsidR="004E5E6A">
        <w:t>esign and link budget analysis.</w:t>
      </w:r>
    </w:p>
    <w:p w14:paraId="37C21BBC" w14:textId="79C44990" w:rsidR="008D30A5" w:rsidRDefault="008D30A5" w:rsidP="00764DB4">
      <w:pPr>
        <w:pStyle w:val="Heading2"/>
      </w:pPr>
      <w:bookmarkStart w:id="50" w:name="_Toc480550929"/>
      <w:r>
        <w:t>Other Areas of Note</w:t>
      </w:r>
      <w:bookmarkEnd w:id="50"/>
    </w:p>
    <w:p w14:paraId="7A470A9A" w14:textId="117B3584" w:rsidR="00674D01" w:rsidRPr="00674D01" w:rsidRDefault="00674D01" w:rsidP="00674D01">
      <w:r>
        <w:t xml:space="preserve">Alongside the primary areas of concern there are secondary areas which are deemed to be less relevant to this work. </w:t>
      </w:r>
      <w:r w:rsidR="00B12FD4">
        <w:t>These</w:t>
      </w:r>
      <w:r>
        <w:t xml:space="preserve"> secondary elements illustrate </w:t>
      </w:r>
      <w:r w:rsidR="00B12FD4">
        <w:lastRenderedPageBreak/>
        <w:t>further the considerable context</w:t>
      </w:r>
      <w:r>
        <w:t xml:space="preserve"> which must be considered when approaching issues relating to CubeSat networking and communications. </w:t>
      </w:r>
    </w:p>
    <w:p w14:paraId="3142AD27" w14:textId="22250689" w:rsidR="00A0374E" w:rsidRDefault="00A0374E" w:rsidP="00A0374E">
      <w:pPr>
        <w:pStyle w:val="Heading3"/>
      </w:pPr>
      <w:bookmarkStart w:id="51" w:name="_Toc480550930"/>
      <w:r>
        <w:t>Energy Aware Scheduling</w:t>
      </w:r>
      <w:bookmarkEnd w:id="51"/>
    </w:p>
    <w:p w14:paraId="017883B3" w14:textId="15C027E2" w:rsidR="00A0374E" w:rsidRPr="00A0374E" w:rsidRDefault="00B12FD4" w:rsidP="00A0374E">
      <w:r>
        <w:t>E</w:t>
      </w:r>
      <w:r w:rsidRPr="00B12FD4">
        <w:t>nergy aware schedulin</w:t>
      </w:r>
      <w:r>
        <w:t xml:space="preserve">g is an active area of research in the terrestrial domain, especially in relation to WSNs </w:t>
      </w:r>
      <w:r>
        <w:fldChar w:fldCharType="begin"/>
      </w:r>
      <w:r>
        <w:instrText xml:space="preserve"> ADDIN EN.CITE &lt;EndNote&gt;&lt;Cite&gt;&lt;Author&gt;Cheng&lt;/Author&gt;&lt;Year&gt;2010&lt;/Year&gt;&lt;RecNum&gt;150&lt;/RecNum&gt;&lt;DisplayText&gt;[106]&lt;/DisplayText&gt;&lt;record&gt;&lt;rec-number&gt;150&lt;/rec-number&gt;&lt;foreign-keys&gt;&lt;key app="EN" db-id="s2tw2pe5hwzta8esap0xpxarvrrwetsezwzd" timestamp="1492963626"&gt;150&lt;/key&gt;&lt;/foreign-keys&gt;&lt;ref-type name="Journal Article"&gt;17&lt;/ref-type&gt;&lt;contributors&gt;&lt;authors&gt;&lt;author&gt;Cheng, Chi-Tsun&lt;/author&gt;&lt;author&gt;Chi, K Tse&lt;/author&gt;&lt;author&gt;Lau, Francis CM&lt;/author&gt;&lt;/authors&gt;&lt;/contributors&gt;&lt;titles&gt;&lt;title&gt;An energy-aware scheduling scheme for wireless sensor networks&lt;/title&gt;&lt;secondary-title&gt;IEEE Transactions on vehicular technology&lt;/secondary-title&gt;&lt;/titles&gt;&lt;periodical&gt;&lt;full-title&gt;IEEE Transactions on vehicular technology&lt;/full-title&gt;&lt;/periodical&gt;&lt;pages&gt;3427-3444&lt;/pages&gt;&lt;volume&gt;59&lt;/volume&gt;&lt;number&gt;7&lt;/number&gt;&lt;dates&gt;&lt;year&gt;2010&lt;/year&gt;&lt;/dates&gt;&lt;isbn&gt;0018-9545&lt;/isbn&gt;&lt;urls&gt;&lt;/urls&gt;&lt;/record&gt;&lt;/Cite&gt;&lt;/EndNote&gt;</w:instrText>
      </w:r>
      <w:r>
        <w:fldChar w:fldCharType="separate"/>
      </w:r>
      <w:r>
        <w:rPr>
          <w:noProof/>
        </w:rPr>
        <w:t>[106]</w:t>
      </w:r>
      <w:r>
        <w:fldChar w:fldCharType="end"/>
      </w:r>
      <w:r>
        <w:t>. Despite the growing popularity of small form factor satellite missions, there are few related notable publications in the doma</w:t>
      </w:r>
      <w:r w:rsidR="009E7163">
        <w:t xml:space="preserve">in. However, new insights into the area was produced 2016 the technology demonstration focused GomX-3 </w:t>
      </w:r>
      <w:r w:rsidR="009E7163">
        <w:fldChar w:fldCharType="begin"/>
      </w:r>
      <w:r w:rsidR="009E7163">
        <w:instrText xml:space="preserve"> ADDIN EN.CITE &lt;EndNote&gt;&lt;Cite&gt;&lt;Author&gt;Gerhardt&lt;/Author&gt;&lt;Year&gt;2016&lt;/Year&gt;&lt;RecNum&gt;149&lt;/RecNum&gt;&lt;DisplayText&gt;[107]&lt;/DisplayText&gt;&lt;record&gt;&lt;rec-number&gt;149&lt;/rec-number&gt;&lt;foreign-keys&gt;&lt;key app="EN" db-id="s2tw2pe5hwzta8esap0xpxarvrrwetsezwzd" timestamp="1492963460"&gt;149&lt;/key&gt;&lt;/foreign-keys&gt;&lt;ref-type name="Journal Article"&gt;17&lt;/ref-type&gt;&lt;contributors&gt;&lt;authors&gt;&lt;author&gt;Gerhardt, David&lt;/author&gt;&lt;author&gt;Bisgaard, Morten&lt;/author&gt;&lt;author&gt;Alminde, Lars&lt;/author&gt;&lt;author&gt;Walker, Roger&lt;/author&gt;&lt;author&gt;Fernandez, Miguel Angel&lt;/author&gt;&lt;author&gt;Latiri, Anis&lt;/author&gt;&lt;author&gt;Issler, Jean-Luc&lt;/author&gt;&lt;/authors&gt;&lt;/contributors&gt;&lt;titles&gt;&lt;title&gt;GOMX-3: Mission Results from the Inaugural ESA In-Orbit Demonstration CubeSat&lt;/title&gt;&lt;/titles&gt;&lt;dates&gt;&lt;year&gt;2016&lt;/year&gt;&lt;/dates&gt;&lt;urls&gt;&lt;/urls&gt;&lt;/record&gt;&lt;/Cite&gt;&lt;/EndNote&gt;</w:instrText>
      </w:r>
      <w:r w:rsidR="009E7163">
        <w:fldChar w:fldCharType="separate"/>
      </w:r>
      <w:r w:rsidR="009E7163">
        <w:rPr>
          <w:noProof/>
        </w:rPr>
        <w:t>[107]</w:t>
      </w:r>
      <w:r w:rsidR="009E7163">
        <w:fldChar w:fldCharType="end"/>
      </w:r>
      <w:r w:rsidR="009E7163">
        <w:t xml:space="preserve"> mission. GomX-3 was designed by private Danish company GOMSpace and flown by ESA. Following the mission’s succession, mission designer published a work entitled “</w:t>
      </w:r>
      <w:r w:rsidR="009E7163" w:rsidRPr="009E7163">
        <w:t xml:space="preserve">Battery-Aware Scheduling in Low Orbit The GomX-3 Case </w:t>
      </w:r>
      <w:r w:rsidR="009E7163">
        <w:t xml:space="preserve">“ </w:t>
      </w:r>
      <w:r w:rsidR="009E7163">
        <w:fldChar w:fldCharType="begin"/>
      </w:r>
      <w:r w:rsidR="009E7163">
        <w:instrText xml:space="preserve"> ADDIN EN.CITE &lt;EndNote&gt;&lt;Cite&gt;&lt;Author&gt;Bisgaard&lt;/Author&gt;&lt;Year&gt;2016&lt;/Year&gt;&lt;RecNum&gt;50&lt;/RecNum&gt;&lt;DisplayText&gt;[61]&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EndNote&gt;</w:instrText>
      </w:r>
      <w:r w:rsidR="009E7163">
        <w:fldChar w:fldCharType="separate"/>
      </w:r>
      <w:r w:rsidR="009E7163">
        <w:rPr>
          <w:noProof/>
        </w:rPr>
        <w:t>[61]</w:t>
      </w:r>
      <w:r w:rsidR="009E7163">
        <w:fldChar w:fldCharType="end"/>
      </w:r>
      <w:r w:rsidR="009E7163">
        <w:t>. The work outlines the approach taken to adaptively model and predict battery usage in order to produce a activity schedule which optimized power consumption. In relation to long duration CSNs, one might consider an energy conservation scheme which entails generating an optimal schedule for each CubeSat. Through distributed consensus these schedules could  then be used in order to generate final desired activity schedules.</w:t>
      </w:r>
    </w:p>
    <w:p w14:paraId="4D067CF6" w14:textId="65B9FEAC" w:rsidR="00A0374E" w:rsidRDefault="00A0374E" w:rsidP="00A0374E">
      <w:pPr>
        <w:pStyle w:val="Heading3"/>
      </w:pPr>
      <w:bookmarkStart w:id="52" w:name="_Toc480550931"/>
      <w:r>
        <w:t>Delay Tolerant Networking</w:t>
      </w:r>
      <w:bookmarkEnd w:id="52"/>
    </w:p>
    <w:p w14:paraId="77FE7735" w14:textId="1A09B376" w:rsidR="00A71D7F" w:rsidRDefault="004C2790" w:rsidP="00764DB4">
      <w:r>
        <w:t xml:space="preserve">Interplanetary communication presents many novel problems. Delay tolerant networking (DTN) approaches have been employed successfully solved many of these </w:t>
      </w:r>
      <w:r>
        <w:fldChar w:fldCharType="begin"/>
      </w:r>
      <w:r>
        <w:instrText xml:space="preserve"> ADDIN EN.CITE &lt;EndNote&gt;&lt;Cite&gt;&lt;Author&gt;Burleigh&lt;/Author&gt;&lt;Year&gt;2003&lt;/Year&gt;&lt;RecNum&gt;152&lt;/RecNum&gt;&lt;DisplayText&gt;[108]&lt;/DisplayText&gt;&lt;record&gt;&lt;rec-number&gt;152&lt;/rec-number&gt;&lt;foreign-keys&gt;&lt;key app="EN" db-id="s2tw2pe5hwzta8esap0xpxarvrrwetsezwzd" timestamp="1492964844"&gt;152&lt;/key&gt;&lt;/foreign-keys&gt;&lt;ref-type name="Journal Article"&gt;17&lt;/ref-type&gt;&lt;contributors&gt;&lt;authors&gt;&lt;author&gt;Burleigh, Scott&lt;/author&gt;&lt;author&gt;Hooke, Adrian&lt;/author&gt;&lt;author&gt;Torgerson, Leigh&lt;/author&gt;&lt;author&gt;Fall, Kevin&lt;/author&gt;&lt;author&gt;Cerf, Vint&lt;/author&gt;&lt;author&gt;Durst, Bob&lt;/author&gt;&lt;author&gt;Scott, Keith&lt;/author&gt;&lt;author&gt;Weiss, Howard&lt;/author&gt;&lt;/authors&gt;&lt;/contributors&gt;&lt;titles&gt;&lt;title&gt;Delay-tolerant networking: an approach to interplanetary internet&lt;/title&gt;&lt;secondary-title&gt;IEEE Communications Magazine&lt;/secondary-title&gt;&lt;/titles&gt;&lt;periodical&gt;&lt;full-title&gt;IEEE Communications Magazine&lt;/full-title&gt;&lt;/periodical&gt;&lt;pages&gt;128-136&lt;/pages&gt;&lt;volume&gt;41&lt;/volume&gt;&lt;number&gt;6&lt;/number&gt;&lt;dates&gt;&lt;year&gt;2003&lt;/year&gt;&lt;/dates&gt;&lt;isbn&gt;0163-6804&lt;/isbn&gt;&lt;urls&gt;&lt;/urls&gt;&lt;/record&gt;&lt;/Cite&gt;&lt;/EndNote&gt;</w:instrText>
      </w:r>
      <w:r>
        <w:fldChar w:fldCharType="separate"/>
      </w:r>
      <w:r>
        <w:rPr>
          <w:noProof/>
        </w:rPr>
        <w:t>[108]</w:t>
      </w:r>
      <w:r>
        <w:fldChar w:fldCharType="end"/>
      </w:r>
      <w:r>
        <w:t xml:space="preserve">. A notable success case is NASA’s deep space network </w:t>
      </w:r>
      <w:r>
        <w:fldChar w:fldCharType="begin"/>
      </w:r>
      <w:r>
        <w:instrText xml:space="preserve"> ADDIN EN.CITE &lt;EndNote&gt;&lt;Cite&gt;&lt;Author&gt;Mudgway&lt;/Author&gt;&lt;Year&gt;2001&lt;/Year&gt;&lt;RecNum&gt;151&lt;/RecNum&gt;&lt;DisplayText&gt;[109]&lt;/DisplayText&gt;&lt;record&gt;&lt;rec-number&gt;151&lt;/rec-number&gt;&lt;foreign-keys&gt;&lt;key app="EN" db-id="s2tw2pe5hwzta8esap0xpxarvrrwetsezwzd" timestamp="1492964765"&gt;151&lt;/key&gt;&lt;/foreign-keys&gt;&lt;ref-type name="Book"&gt;6&lt;/ref-type&gt;&lt;contributors&gt;&lt;authors&gt;&lt;author&gt;Mudgway, Douglas J&lt;/author&gt;&lt;author&gt;Launius, Roger&lt;/author&gt;&lt;/authors&gt;&lt;/contributors&gt;&lt;titles&gt;&lt;title&gt;Uplink-Downlink: A History of the Deep Space Network, 1957-1997&lt;/title&gt;&lt;/titles&gt;&lt;dates&gt;&lt;year&gt;2001&lt;/year&gt;&lt;/dates&gt;&lt;isbn&gt;016066599X&lt;/isbn&gt;&lt;urls&gt;&lt;/urls&gt;&lt;/record&gt;&lt;/Cite&gt;&lt;/EndNote&gt;</w:instrText>
      </w:r>
      <w:r>
        <w:fldChar w:fldCharType="separate"/>
      </w:r>
      <w:r>
        <w:rPr>
          <w:noProof/>
        </w:rPr>
        <w:t>[109]</w:t>
      </w:r>
      <w:r>
        <w:fldChar w:fldCharType="end"/>
      </w:r>
      <w:r>
        <w:t xml:space="preserve">.  Although CSN’s don’t face the same magnitude of challenges presented by inter-planetary communication many, including </w:t>
      </w:r>
      <w:r w:rsidRPr="004C2790">
        <w:t>Radhakrishnan et al.</w:t>
      </w:r>
      <w:r>
        <w:t xml:space="preserve">, point to DTN as important </w:t>
      </w:r>
      <w:r>
        <w:lastRenderedPageBreak/>
        <w:t xml:space="preserve">to the future of CSNs. DTN has the obvious advantage in this regard of being tested on-board larger satellites and developed by experts within the space industry. </w:t>
      </w:r>
    </w:p>
    <w:p w14:paraId="2414A0CA" w14:textId="31CAF5E5" w:rsidR="00C11324" w:rsidRDefault="008D30A5" w:rsidP="00764DB4">
      <w:pPr>
        <w:pStyle w:val="Heading1"/>
      </w:pPr>
      <w:bookmarkStart w:id="53" w:name="_Toc480550933"/>
      <w:r>
        <w:lastRenderedPageBreak/>
        <w:t>Proposed</w:t>
      </w:r>
      <w:r w:rsidR="0034741C">
        <w:t xml:space="preserve"> </w:t>
      </w:r>
      <w:r w:rsidR="000C04DC">
        <w:t>Protocols</w:t>
      </w:r>
      <w:bookmarkEnd w:id="53"/>
    </w:p>
    <w:p w14:paraId="6B8C0B3B" w14:textId="5C56D491" w:rsidR="00490298" w:rsidRPr="00490298" w:rsidRDefault="003F7A7E" w:rsidP="00764DB4">
      <w:pPr>
        <w:pStyle w:val="Heading2"/>
      </w:pPr>
      <w:bookmarkStart w:id="54" w:name="_Toc480550934"/>
      <w:r>
        <w:t>Introduction</w:t>
      </w:r>
      <w:bookmarkEnd w:id="54"/>
    </w:p>
    <w:p w14:paraId="1B328A59" w14:textId="185BF2A0" w:rsidR="00824B89" w:rsidRDefault="00490298" w:rsidP="00764DB4">
      <w:r>
        <w:rPr>
          <w:i/>
        </w:rPr>
        <w:t xml:space="preserve">Edit </w:t>
      </w:r>
      <w:r w:rsidR="004E5E6A">
        <w:rPr>
          <w:i/>
        </w:rPr>
        <w:t xml:space="preserve">- </w:t>
      </w:r>
      <w:r>
        <w:rPr>
          <w:i/>
        </w:rPr>
        <w:t xml:space="preserve"> </w:t>
      </w:r>
      <w:r w:rsidR="00824B89">
        <w:t xml:space="preserve">Two CubeSat communication protocols have been mentioned thus far, AX.25 </w:t>
      </w:r>
      <w:r w:rsidR="00824B89">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rsidR="00824B89">
        <w:fldChar w:fldCharType="separate"/>
      </w:r>
      <w:r w:rsidR="00761BE3">
        <w:rPr>
          <w:noProof/>
        </w:rPr>
        <w:t>[35]</w:t>
      </w:r>
      <w:r w:rsidR="00824B89">
        <w:fldChar w:fldCharType="end"/>
      </w:r>
      <w:r w:rsidR="00824B89">
        <w:t xml:space="preserve"> and the custom Cpt/Lt protocol of EDSN </w:t>
      </w:r>
      <w:r w:rsidR="00824B89">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824B89">
        <w:fldChar w:fldCharType="separate"/>
      </w:r>
      <w:r w:rsidR="001643F3">
        <w:rPr>
          <w:noProof/>
        </w:rPr>
        <w:t>[56]</w:t>
      </w:r>
      <w:r w:rsidR="00824B89">
        <w:fldChar w:fldCharType="end"/>
      </w:r>
      <w:r w:rsidR="00824B89">
        <w:t xml:space="preserve"> and Nodes </w:t>
      </w:r>
      <w:r w:rsidR="00824B89">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824B89">
        <w:fldChar w:fldCharType="separate"/>
      </w:r>
      <w:r w:rsidR="00D61D16">
        <w:rPr>
          <w:noProof/>
        </w:rPr>
        <w:t>[12]</w:t>
      </w:r>
      <w:r w:rsidR="00824B89">
        <w:fldChar w:fldCharType="end"/>
      </w:r>
      <w:r w:rsidR="00824B89">
        <w:t xml:space="preserve">. </w:t>
      </w:r>
      <w:r w:rsidR="00824B89" w:rsidRPr="00824B89">
        <w:t>Unlike the Cpt/Lt protocol, AX.25 was not designed with spac</w:t>
      </w:r>
      <w:r w:rsidR="00824B89">
        <w:t xml:space="preserve">e bound communications in mind. AX.25 is an amateur radio protocol which roughly falls within the OSI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00824B89">
        <w:t xml:space="preserve"> Data Link layer which is concerned mainly with Medium Access Control (MAC). AX.25 implements a style of MAC called Carrier Sense Multiple Access / Collision Recovery (CSMA/CR). This work uses a CSMA MAC implementation as a control for measuring performance of the proposed MAC protocol.</w:t>
      </w:r>
    </w:p>
    <w:p w14:paraId="4ACE6BDE" w14:textId="40BC8476" w:rsidR="00351AB4" w:rsidRPr="003F7A7E" w:rsidRDefault="003F7A7E" w:rsidP="00764DB4">
      <w:r>
        <w:t>… Objectives, Requirements, Restrictions</w:t>
      </w:r>
    </w:p>
    <w:p w14:paraId="6C0CFB3D" w14:textId="00F7436B" w:rsidR="00351AB4" w:rsidRDefault="003F7A7E" w:rsidP="00764DB4">
      <w:pPr>
        <w:pStyle w:val="Heading2"/>
      </w:pPr>
      <w:bookmarkStart w:id="55" w:name="_Toc480550935"/>
      <w:r>
        <w:t>Objectives</w:t>
      </w:r>
      <w:bookmarkEnd w:id="55"/>
    </w:p>
    <w:p w14:paraId="3F69516D" w14:textId="1D8FC65F" w:rsidR="003F7A7E" w:rsidRPr="003F7A7E" w:rsidRDefault="003F7A7E" w:rsidP="00764DB4">
      <w:r>
        <w:t>…</w:t>
      </w:r>
    </w:p>
    <w:p w14:paraId="7CC44DA1" w14:textId="1C5B9391" w:rsidR="003F7A7E" w:rsidRDefault="003F7A7E" w:rsidP="00764DB4">
      <w:pPr>
        <w:pStyle w:val="Heading2"/>
      </w:pPr>
      <w:bookmarkStart w:id="56" w:name="_Toc480550936"/>
      <w:r>
        <w:t>Assumptions</w:t>
      </w:r>
      <w:bookmarkEnd w:id="56"/>
    </w:p>
    <w:p w14:paraId="11E303F7" w14:textId="7DC91026" w:rsidR="003F7A7E" w:rsidRPr="003F7A7E" w:rsidRDefault="003F7A7E" w:rsidP="00764DB4">
      <w:r>
        <w:t>… Large sections covering basis, defense and compromise of all relevant assumptions</w:t>
      </w:r>
    </w:p>
    <w:p w14:paraId="0038F26A" w14:textId="2B5D716A" w:rsidR="003F7A7E" w:rsidRDefault="003F7A7E" w:rsidP="00764DB4">
      <w:pPr>
        <w:pStyle w:val="Heading2"/>
      </w:pPr>
      <w:bookmarkStart w:id="57" w:name="_Toc480550937"/>
      <w:r>
        <w:lastRenderedPageBreak/>
        <w:t>Restrictions</w:t>
      </w:r>
      <w:bookmarkEnd w:id="57"/>
    </w:p>
    <w:p w14:paraId="490F39F6" w14:textId="3408B938" w:rsidR="00351AB4" w:rsidRPr="00351AB4" w:rsidRDefault="003F7A7E" w:rsidP="00764DB4">
      <w:r>
        <w:t>…</w:t>
      </w:r>
    </w:p>
    <w:p w14:paraId="682F744C" w14:textId="77777777" w:rsidR="00351AB4" w:rsidRDefault="00351AB4" w:rsidP="00764DB4"/>
    <w:p w14:paraId="70334FAD" w14:textId="0CD3D195" w:rsidR="00351AB4" w:rsidRDefault="0034741C" w:rsidP="00764DB4">
      <w:pPr>
        <w:pStyle w:val="Heading1"/>
      </w:pPr>
      <w:bookmarkStart w:id="58" w:name="_Toc480550938"/>
      <w:r>
        <w:lastRenderedPageBreak/>
        <w:t>Simulation</w:t>
      </w:r>
      <w:bookmarkEnd w:id="58"/>
    </w:p>
    <w:p w14:paraId="18D034CB" w14:textId="1486A1C6" w:rsidR="00422EBC" w:rsidRDefault="00422EBC" w:rsidP="00764DB4">
      <w:pPr>
        <w:pStyle w:val="Heading2"/>
      </w:pPr>
      <w:bookmarkStart w:id="59" w:name="_Toc480550939"/>
      <w:r>
        <w:t>Introduction</w:t>
      </w:r>
      <w:bookmarkEnd w:id="59"/>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60" w:name="_Toc480550940"/>
      <w:r>
        <w:t>OMNeT++</w:t>
      </w:r>
      <w:bookmarkEnd w:id="60"/>
    </w:p>
    <w:p w14:paraId="5A483DC3" w14:textId="481B2D9E" w:rsidR="00D27B16" w:rsidRDefault="00D27B16" w:rsidP="00764DB4">
      <w:r>
        <w:t>…</w:t>
      </w:r>
    </w:p>
    <w:p w14:paraId="55B1EE2C" w14:textId="6FA8C70D" w:rsidR="00887F35" w:rsidRDefault="00887F35" w:rsidP="00764DB4">
      <w:pPr>
        <w:pStyle w:val="Heading2"/>
      </w:pPr>
      <w:bookmarkStart w:id="61" w:name="_Toc480550941"/>
      <w:r>
        <w:t>Protocol Implementation</w:t>
      </w:r>
      <w:bookmarkEnd w:id="61"/>
    </w:p>
    <w:p w14:paraId="38E91FA8" w14:textId="5DD4A838" w:rsidR="00887F35" w:rsidRPr="00887F35" w:rsidRDefault="00887F35" w:rsidP="00764DB4">
      <w:r>
        <w:t>…</w:t>
      </w:r>
    </w:p>
    <w:p w14:paraId="738E563C" w14:textId="26ADC010" w:rsidR="00422EBC" w:rsidRDefault="00422EBC" w:rsidP="00764DB4">
      <w:pPr>
        <w:pStyle w:val="Heading2"/>
      </w:pPr>
      <w:bookmarkStart w:id="62" w:name="_Toc480550942"/>
      <w:r>
        <w:t xml:space="preserve">Simulation </w:t>
      </w:r>
      <w:r w:rsidR="00D27B16">
        <w:t>Design</w:t>
      </w:r>
      <w:bookmarkEnd w:id="62"/>
    </w:p>
    <w:p w14:paraId="368F34BB" w14:textId="6CE56482" w:rsidR="00422EBC" w:rsidRPr="00422EBC" w:rsidRDefault="00422EBC" w:rsidP="00764DB4">
      <w:r>
        <w:t xml:space="preserve">… </w:t>
      </w:r>
      <w:r w:rsidR="00D27B16">
        <w:t xml:space="preserve">Assumptions, simplications etc. </w:t>
      </w:r>
    </w:p>
    <w:p w14:paraId="25CD5830" w14:textId="38FA3DA8" w:rsidR="00422EBC" w:rsidRDefault="00422EBC" w:rsidP="00764DB4">
      <w:pPr>
        <w:pStyle w:val="Heading2"/>
      </w:pPr>
      <w:bookmarkStart w:id="63" w:name="_Toc480550943"/>
      <w:r>
        <w:t>Simulation</w:t>
      </w:r>
      <w:r w:rsidR="00D27B16">
        <w:t xml:space="preserve"> Analysis</w:t>
      </w:r>
      <w:bookmarkEnd w:id="63"/>
    </w:p>
    <w:p w14:paraId="755D3E60" w14:textId="77777777" w:rsidR="00422EBC" w:rsidRDefault="00422EBC" w:rsidP="00764DB4">
      <w:r>
        <w:t>…</w:t>
      </w:r>
    </w:p>
    <w:p w14:paraId="0816395C" w14:textId="77777777" w:rsidR="00422EBC" w:rsidRDefault="00422EBC" w:rsidP="00764DB4">
      <w:pPr>
        <w:pStyle w:val="Heading2"/>
      </w:pPr>
      <w:bookmarkStart w:id="64" w:name="_Toc480550944"/>
      <w:r>
        <w:t>Discussion</w:t>
      </w:r>
      <w:bookmarkEnd w:id="64"/>
    </w:p>
    <w:p w14:paraId="5A20DA73" w14:textId="77777777" w:rsidR="00422EBC" w:rsidRDefault="00422EBC" w:rsidP="00764DB4">
      <w:r>
        <w:t>…</w:t>
      </w:r>
    </w:p>
    <w:p w14:paraId="056E01C3" w14:textId="06FCE54E" w:rsidR="00CA77B1" w:rsidRDefault="00F90C42" w:rsidP="00764DB4">
      <w:pPr>
        <w:pStyle w:val="Heading1"/>
      </w:pPr>
      <w:bookmarkStart w:id="65" w:name="_Toc480550945"/>
      <w:r>
        <w:lastRenderedPageBreak/>
        <w:t>Results</w:t>
      </w:r>
      <w:bookmarkEnd w:id="65"/>
    </w:p>
    <w:p w14:paraId="6B663ADF" w14:textId="6CC92352" w:rsidR="00CA77B1" w:rsidRDefault="00CA77B1" w:rsidP="00764DB4">
      <w:pPr>
        <w:pStyle w:val="Heading2"/>
      </w:pPr>
      <w:bookmarkStart w:id="66" w:name="_Toc480550946"/>
      <w:r>
        <w:t>Introduction</w:t>
      </w:r>
      <w:bookmarkEnd w:id="66"/>
    </w:p>
    <w:p w14:paraId="3A2C902C" w14:textId="0F76251F" w:rsidR="00CA77B1" w:rsidRDefault="00CA77B1" w:rsidP="00764DB4">
      <w:r>
        <w:t>…</w:t>
      </w:r>
    </w:p>
    <w:p w14:paraId="427ABD00" w14:textId="74F3FEAD" w:rsidR="00D27B16" w:rsidRDefault="00D27B16" w:rsidP="00764DB4">
      <w:pPr>
        <w:pStyle w:val="Heading2"/>
      </w:pPr>
      <w:bookmarkStart w:id="67" w:name="_Toc480550947"/>
      <w:r>
        <w:t>Key Metrics</w:t>
      </w:r>
      <w:bookmarkEnd w:id="67"/>
    </w:p>
    <w:p w14:paraId="4F7E26D6" w14:textId="5C8AB276" w:rsidR="00D27B16" w:rsidRPr="00D27B16" w:rsidRDefault="00D27B16" w:rsidP="00764DB4">
      <w:r>
        <w:t>…</w:t>
      </w:r>
    </w:p>
    <w:p w14:paraId="71CBC5E4" w14:textId="029F2E49" w:rsidR="00CA77B1" w:rsidRDefault="00D27B16" w:rsidP="00764DB4">
      <w:pPr>
        <w:pStyle w:val="Heading2"/>
      </w:pPr>
      <w:bookmarkStart w:id="68" w:name="_Toc480550948"/>
      <w:r>
        <w:t>Simulation Results</w:t>
      </w:r>
      <w:bookmarkEnd w:id="68"/>
    </w:p>
    <w:p w14:paraId="52E123EC" w14:textId="77777777" w:rsidR="00CA77B1" w:rsidRDefault="00CA77B1" w:rsidP="00764DB4">
      <w:r>
        <w:t>…</w:t>
      </w:r>
    </w:p>
    <w:p w14:paraId="33CE8816" w14:textId="42E57617" w:rsidR="00CA77B1" w:rsidRDefault="00D27B16" w:rsidP="00764DB4">
      <w:pPr>
        <w:pStyle w:val="Heading3"/>
      </w:pPr>
      <w:bookmarkStart w:id="69" w:name="_Toc480550949"/>
      <w:r>
        <w:t>Scenario</w:t>
      </w:r>
      <w:r w:rsidR="00CA77B1">
        <w:t xml:space="preserve"> 1</w:t>
      </w:r>
      <w:bookmarkEnd w:id="69"/>
    </w:p>
    <w:p w14:paraId="77F0313C" w14:textId="55845CFC" w:rsidR="00D27B16" w:rsidRPr="00D27B16" w:rsidRDefault="00D27B16" w:rsidP="00764DB4">
      <w:r>
        <w:t>…</w:t>
      </w:r>
    </w:p>
    <w:p w14:paraId="74EAF81E" w14:textId="56A405AE" w:rsidR="00CA77B1" w:rsidRDefault="00D27B16" w:rsidP="00764DB4">
      <w:pPr>
        <w:pStyle w:val="Heading3"/>
      </w:pPr>
      <w:bookmarkStart w:id="70" w:name="_Toc480550950"/>
      <w:r>
        <w:t xml:space="preserve">Scenario </w:t>
      </w:r>
      <w:r w:rsidR="00CA77B1">
        <w:t>2</w:t>
      </w:r>
      <w:bookmarkEnd w:id="70"/>
    </w:p>
    <w:p w14:paraId="6D7ACE15" w14:textId="0CFFDA1E" w:rsidR="00D27B16" w:rsidRPr="00D27B16" w:rsidRDefault="00D27B16" w:rsidP="00764DB4">
      <w:r>
        <w:t>…</w:t>
      </w:r>
    </w:p>
    <w:p w14:paraId="6022C24E" w14:textId="4A5E084F" w:rsidR="00F90C42" w:rsidRDefault="00D27B16" w:rsidP="00764DB4">
      <w:pPr>
        <w:pStyle w:val="Heading3"/>
      </w:pPr>
      <w:bookmarkStart w:id="71" w:name="_Toc480550951"/>
      <w:r>
        <w:t>Scenario</w:t>
      </w:r>
      <w:r w:rsidR="00CA77B1">
        <w:t xml:space="preserve"> 3</w:t>
      </w:r>
      <w:bookmarkEnd w:id="71"/>
    </w:p>
    <w:p w14:paraId="14718D74" w14:textId="0B66D033" w:rsidR="00D27B16" w:rsidRDefault="00D27B16" w:rsidP="00764DB4">
      <w:r>
        <w:t>…</w:t>
      </w:r>
    </w:p>
    <w:p w14:paraId="024DE96E" w14:textId="6005EFB3" w:rsidR="00D96432" w:rsidRPr="00D27B16" w:rsidRDefault="00D96432" w:rsidP="00D96432">
      <w:pPr>
        <w:pStyle w:val="Heading2"/>
      </w:pPr>
      <w:bookmarkStart w:id="72" w:name="_Toc480550952"/>
      <w:r>
        <w:t>Discussion</w:t>
      </w:r>
      <w:bookmarkEnd w:id="72"/>
    </w:p>
    <w:p w14:paraId="7D483E20" w14:textId="579D1278" w:rsidR="00F90C42" w:rsidRDefault="002473AA" w:rsidP="00764DB4">
      <w:pPr>
        <w:pStyle w:val="Heading1"/>
      </w:pPr>
      <w:bookmarkStart w:id="73" w:name="_Toc480550953"/>
      <w:r>
        <w:lastRenderedPageBreak/>
        <w:t>Conclusions</w:t>
      </w:r>
      <w:bookmarkEnd w:id="73"/>
    </w:p>
    <w:p w14:paraId="2EF59E41" w14:textId="77777777" w:rsidR="00F90C42" w:rsidRDefault="00F90C42" w:rsidP="00764DB4">
      <w:pPr>
        <w:pStyle w:val="Heading2"/>
      </w:pPr>
      <w:bookmarkStart w:id="74" w:name="_Toc480550954"/>
      <w:r>
        <w:t>Discussion</w:t>
      </w:r>
      <w:bookmarkEnd w:id="74"/>
    </w:p>
    <w:p w14:paraId="615C1268" w14:textId="6434B492" w:rsidR="00F90C42" w:rsidRDefault="006C3A76" w:rsidP="00764DB4">
      <w:r>
        <w:t>…</w:t>
      </w:r>
    </w:p>
    <w:p w14:paraId="5500277E" w14:textId="767BE465" w:rsidR="006C3A76" w:rsidRDefault="006C3A76" w:rsidP="006C3A76">
      <w:pPr>
        <w:pStyle w:val="Heading3"/>
      </w:pPr>
      <w:r>
        <w:t>Space Junk</w:t>
      </w:r>
    </w:p>
    <w:p w14:paraId="09F5E5E3" w14:textId="2C7F6654" w:rsidR="006C3A76" w:rsidRPr="006C3A76" w:rsidRDefault="006C3A76" w:rsidP="006C3A76">
      <w:r>
        <w:t>…</w:t>
      </w:r>
    </w:p>
    <w:p w14:paraId="294D208E" w14:textId="2234634C" w:rsidR="00885037" w:rsidRDefault="00885037" w:rsidP="00885037">
      <w:pPr>
        <w:pStyle w:val="Heading3"/>
      </w:pPr>
      <w:r>
        <w:t>Mission Design</w:t>
      </w:r>
    </w:p>
    <w:p w14:paraId="698B628F" w14:textId="77777777" w:rsidR="00565B51" w:rsidRDefault="00565B51" w:rsidP="006C3A76">
      <w:r>
        <w:t>T</w:t>
      </w:r>
      <w:r w:rsidR="006C3A76">
        <w:t xml:space="preserve">hose familiar with mission planning and satellite technology </w:t>
      </w:r>
      <w:r>
        <w:t>will note that there is little treatment of mission operational requirements and technology readiness</w:t>
      </w:r>
      <w:r w:rsidR="006C3A76">
        <w:t xml:space="preserve">. </w:t>
      </w:r>
      <w:r>
        <w:t>The</w:t>
      </w:r>
      <w:r w:rsidR="006C3A76">
        <w:t>s</w:t>
      </w:r>
      <w:r>
        <w:t>e</w:t>
      </w:r>
      <w:r w:rsidR="006C3A76">
        <w:t xml:space="preserve"> omission</w:t>
      </w:r>
      <w:r>
        <w:t>s</w:t>
      </w:r>
      <w:r w:rsidR="006C3A76">
        <w:t xml:space="preserve"> </w:t>
      </w:r>
      <w:r>
        <w:t>allow</w:t>
      </w:r>
      <w:r w:rsidR="006C3A76">
        <w:t xml:space="preserve"> a focus on the PvTP challenge</w:t>
      </w:r>
      <w:r>
        <w:t xml:space="preserve"> by ignoring</w:t>
      </w:r>
      <w:r w:rsidR="006C3A76">
        <w:t xml:space="preserve"> many of the realities mission design.</w:t>
      </w:r>
      <w:r>
        <w:t xml:space="preserve"> In reality, space bound technology must be thoroughly understood, tested and generally as simplified as possible. </w:t>
      </w:r>
      <w:r w:rsidR="00885037">
        <w:t>We see hints of this in</w:t>
      </w:r>
      <w:r>
        <w:t xml:space="preserve"> the design of</w:t>
      </w:r>
      <w:r w:rsidR="00885037">
        <w:t xml:space="preserve"> NASA’s EDSN and Nodes missions. Mission designers opted to design a protocol rather than implement an existing one. This has two clear benefits; It allows for complete knowledge of the protocol by mission designers and operators and it greatly reduces the risk of the existence of unknown bugs or flaws. </w:t>
      </w:r>
    </w:p>
    <w:p w14:paraId="4645DDC8" w14:textId="4922F586" w:rsidR="006C3A76" w:rsidRDefault="00885037" w:rsidP="006C3A76">
      <w:r>
        <w:t xml:space="preserve">Once a satellite is in orbit there is little that can be done to fix issues. As such, mission designers tend to focus on simple, </w:t>
      </w:r>
      <w:r w:rsidR="00565B51">
        <w:t>easily-understood</w:t>
      </w:r>
      <w:r>
        <w:t xml:space="preserve"> and if possible space-tested approaches. Both CubeMac and DYMO are less complex than some </w:t>
      </w:r>
      <w:r>
        <w:lastRenderedPageBreak/>
        <w:t>current MAC and Routi</w:t>
      </w:r>
      <w:r w:rsidR="00565B51">
        <w:t>ng protocols but, there are definitely</w:t>
      </w:r>
      <w:r>
        <w:t xml:space="preserve"> less complex approaches</w:t>
      </w:r>
      <w:r w:rsidR="00565B51">
        <w:t xml:space="preserve"> in existence</w:t>
      </w:r>
      <w:r>
        <w:t>. For instance, why not adopt pure TDMA and DSR? The approach may not be as performant but it would be simple</w:t>
      </w:r>
      <w:r w:rsidR="00565B51">
        <w:t xml:space="preserve"> to</w:t>
      </w:r>
      <w:r>
        <w:t xml:space="preserve"> test in simulation prior to launch and issues in </w:t>
      </w:r>
      <w:r w:rsidR="00565B51">
        <w:t>orbit would be easily understood.</w:t>
      </w:r>
    </w:p>
    <w:p w14:paraId="5D31EFAB" w14:textId="37641EE9" w:rsidR="00565B51" w:rsidRDefault="00565B51" w:rsidP="006C3A76">
      <w:r>
        <w:t xml:space="preserve">This preference towards simplicity provides part of the motivation behind protocol design choices, especially with CubeMac. There are several protocols such as  … and … which could have provided a basis for CubeMac </w:t>
      </w:r>
      <w:r>
        <w:fldChar w:fldCharType="begin"/>
      </w:r>
      <w:r>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fldChar w:fldCharType="separate"/>
      </w:r>
      <w:r>
        <w:rPr>
          <w:noProof/>
        </w:rPr>
        <w:t>[9]</w:t>
      </w:r>
      <w:r>
        <w:fldChar w:fldCharType="end"/>
      </w:r>
      <w:r w:rsidR="00771F06">
        <w:t>. However, it was not felt that the added complexity of these protocols added suitable benefits.</w:t>
      </w:r>
    </w:p>
    <w:p w14:paraId="4EBBA265" w14:textId="421DBA55" w:rsidR="00885037" w:rsidRPr="006C3A76" w:rsidRDefault="00885037" w:rsidP="006C3A76">
      <w:r>
        <w:t>…</w:t>
      </w:r>
    </w:p>
    <w:p w14:paraId="5906FD5F" w14:textId="60E7A41F" w:rsidR="00DF291E" w:rsidRDefault="00F90C42" w:rsidP="00764DB4">
      <w:pPr>
        <w:pStyle w:val="Heading2"/>
      </w:pPr>
      <w:bookmarkStart w:id="75" w:name="_Toc480550955"/>
      <w:r>
        <w:t>Future Work</w:t>
      </w:r>
      <w:bookmarkEnd w:id="75"/>
    </w:p>
    <w:p w14:paraId="31902070" w14:textId="2BCD176A" w:rsidR="00F93F05" w:rsidRDefault="00F93F05" w:rsidP="00764DB4">
      <w:r>
        <w:t>…</w:t>
      </w:r>
    </w:p>
    <w:p w14:paraId="76081240" w14:textId="77777777" w:rsidR="00233A6F" w:rsidRDefault="00233A6F" w:rsidP="00764DB4"/>
    <w:p w14:paraId="672195FD" w14:textId="6CCFC78B" w:rsidR="00282EA3" w:rsidRPr="00D771DD" w:rsidRDefault="00282EA3" w:rsidP="00D771DD">
      <w:pPr>
        <w:jc w:val="center"/>
        <w:rPr>
          <w:b/>
        </w:rPr>
      </w:pPr>
      <w:r w:rsidRPr="00D771DD">
        <w:rPr>
          <w:b/>
        </w:rPr>
        <w:t xml:space="preserve">Will format </w:t>
      </w:r>
      <w:r w:rsidR="005D5589">
        <w:rPr>
          <w:b/>
        </w:rPr>
        <w:t xml:space="preserve">and edit </w:t>
      </w:r>
      <w:r w:rsidRPr="00D771DD">
        <w:rPr>
          <w:b/>
        </w:rPr>
        <w:t>references section last</w:t>
      </w:r>
    </w:p>
    <w:p w14:paraId="7A887B39" w14:textId="77777777" w:rsidR="004C2790" w:rsidRPr="004C2790" w:rsidRDefault="00DF291E" w:rsidP="004C2790">
      <w:pPr>
        <w:pStyle w:val="EndNoteBibliographyTitle"/>
      </w:pPr>
      <w:r>
        <w:rPr>
          <w:rFonts w:cs="Arial"/>
          <w:bCs/>
          <w:kern w:val="32"/>
          <w:sz w:val="36"/>
          <w:szCs w:val="32"/>
        </w:rPr>
        <w:fldChar w:fldCharType="begin"/>
      </w:r>
      <w:r>
        <w:instrText xml:space="preserve"> ADDIN EN.REFLIST </w:instrText>
      </w:r>
      <w:r>
        <w:rPr>
          <w:rFonts w:cs="Arial"/>
          <w:bCs/>
          <w:kern w:val="32"/>
          <w:sz w:val="36"/>
          <w:szCs w:val="32"/>
        </w:rPr>
        <w:fldChar w:fldCharType="separate"/>
      </w:r>
      <w:r w:rsidR="004C2790" w:rsidRPr="004C2790">
        <w:t>References</w:t>
      </w:r>
    </w:p>
    <w:p w14:paraId="5DECFA0D" w14:textId="77777777" w:rsidR="004C2790" w:rsidRPr="004C2790" w:rsidRDefault="004C2790" w:rsidP="004C2790">
      <w:pPr>
        <w:pStyle w:val="EndNoteBibliographyTitle"/>
      </w:pPr>
    </w:p>
    <w:p w14:paraId="10314C6A" w14:textId="77777777" w:rsidR="004C2790" w:rsidRPr="004C2790" w:rsidRDefault="004C2790" w:rsidP="004C2790">
      <w:pPr>
        <w:pStyle w:val="EndNoteBibliography"/>
        <w:spacing w:after="0"/>
        <w:ind w:left="720" w:hanging="720"/>
      </w:pPr>
      <w:r w:rsidRPr="004C2790">
        <w:t>[1]</w:t>
      </w:r>
      <w:r w:rsidRPr="004C2790">
        <w:tab/>
        <w:t xml:space="preserve">L. Brennan and A. Vecchi, </w:t>
      </w:r>
      <w:r w:rsidRPr="004C2790">
        <w:rPr>
          <w:i/>
        </w:rPr>
        <w:t>The business of space: The next frontier of international competition</w:t>
      </w:r>
      <w:r w:rsidRPr="004C2790">
        <w:t>: Palgrave Macmillan, 2011.</w:t>
      </w:r>
    </w:p>
    <w:p w14:paraId="16D733A2" w14:textId="2CD69286" w:rsidR="004C2790" w:rsidRPr="004C2790" w:rsidRDefault="004C2790" w:rsidP="004C2790">
      <w:pPr>
        <w:pStyle w:val="EndNoteBibliography"/>
        <w:spacing w:after="0"/>
        <w:ind w:left="720" w:hanging="720"/>
      </w:pPr>
      <w:r w:rsidRPr="004C2790">
        <w:t>[2]</w:t>
      </w:r>
      <w:r w:rsidRPr="004C2790">
        <w:tab/>
        <w:t xml:space="preserve">G. Johnson. (2012, January, 15). </w:t>
      </w:r>
      <w:r w:rsidRPr="004C2790">
        <w:rPr>
          <w:i/>
        </w:rPr>
        <w:t>Revised, Expanded Launch Cost Data</w:t>
      </w:r>
      <w:r w:rsidRPr="004C2790">
        <w:t xml:space="preserve">. Available: </w:t>
      </w:r>
      <w:hyperlink r:id="rId27" w:history="1">
        <w:r w:rsidRPr="004C2790">
          <w:rPr>
            <w:rStyle w:val="Hyperlink"/>
          </w:rPr>
          <w:t>http://exrocketman.blogspot.ie/2012/05/revised-expanded-launch-cost-data.html</w:t>
        </w:r>
      </w:hyperlink>
    </w:p>
    <w:p w14:paraId="51030808" w14:textId="77777777" w:rsidR="004C2790" w:rsidRPr="004C2790" w:rsidRDefault="004C2790" w:rsidP="004C2790">
      <w:pPr>
        <w:pStyle w:val="EndNoteBibliography"/>
        <w:spacing w:after="0"/>
        <w:ind w:left="720" w:hanging="720"/>
      </w:pPr>
      <w:r w:rsidRPr="004C2790">
        <w:t>[3]</w:t>
      </w:r>
      <w:r w:rsidRPr="004C2790">
        <w:tab/>
        <w:t xml:space="preserve">A. Scholz and J.-N. Juang, "Toward open source CubeSat design," </w:t>
      </w:r>
      <w:r w:rsidRPr="004C2790">
        <w:rPr>
          <w:i/>
        </w:rPr>
        <w:t xml:space="preserve">Acta Astronautica, </w:t>
      </w:r>
      <w:r w:rsidRPr="004C2790">
        <w:t>vol. 115, pp. 384-392, 2015.</w:t>
      </w:r>
    </w:p>
    <w:p w14:paraId="45982E4F" w14:textId="77777777" w:rsidR="004C2790" w:rsidRPr="004C2790" w:rsidRDefault="004C2790" w:rsidP="004C2790">
      <w:pPr>
        <w:pStyle w:val="EndNoteBibliography"/>
        <w:spacing w:after="0"/>
        <w:ind w:left="720" w:hanging="720"/>
      </w:pPr>
      <w:r w:rsidRPr="004C2790">
        <w:t>[4]</w:t>
      </w:r>
      <w:r w:rsidRPr="004C2790">
        <w:tab/>
        <w:t xml:space="preserve">S. Padmanabhan, S. Brown, B. Lim, P. Kangaslahti, D. Russell, and R. Stachnik, "Airborne Deployment and Calibration of Microwave Atmospheric Sounder on 6U CubeSat," in </w:t>
      </w:r>
      <w:r w:rsidRPr="004C2790">
        <w:rPr>
          <w:i/>
        </w:rPr>
        <w:t>AGU Fall Meeting Abstracts</w:t>
      </w:r>
      <w:r w:rsidRPr="004C2790">
        <w:t>, 2015.</w:t>
      </w:r>
    </w:p>
    <w:p w14:paraId="59D77978" w14:textId="77777777" w:rsidR="004C2790" w:rsidRPr="004C2790" w:rsidRDefault="004C2790" w:rsidP="004C2790">
      <w:pPr>
        <w:pStyle w:val="EndNoteBibliography"/>
        <w:spacing w:after="0"/>
        <w:ind w:left="720" w:hanging="720"/>
      </w:pPr>
      <w:r w:rsidRPr="004C2790">
        <w:t>[5]</w:t>
      </w:r>
      <w:r w:rsidRPr="004C2790">
        <w:tab/>
        <w:t>V. Hernandez, P. Gankidi, A. Chandra, A. Miller, P. Scowen, H. Barnaby</w:t>
      </w:r>
      <w:r w:rsidRPr="004C2790">
        <w:rPr>
          <w:i/>
        </w:rPr>
        <w:t>, et al.</w:t>
      </w:r>
      <w:r w:rsidRPr="004C2790">
        <w:t>, "SWIMSat: Space Weather and Meteor Impact Monitoring using a Low-Cost 6U CubeSat," 2016.</w:t>
      </w:r>
    </w:p>
    <w:p w14:paraId="6E4997CE" w14:textId="77777777" w:rsidR="004C2790" w:rsidRPr="004C2790" w:rsidRDefault="004C2790" w:rsidP="004C2790">
      <w:pPr>
        <w:pStyle w:val="EndNoteBibliography"/>
        <w:spacing w:after="0"/>
        <w:ind w:left="720" w:hanging="720"/>
      </w:pPr>
      <w:r w:rsidRPr="004C2790">
        <w:t>[6]</w:t>
      </w:r>
      <w:r w:rsidRPr="004C2790">
        <w:tab/>
        <w:t>U. Kvell, M. Puusepp, F. Kaminski, J.-E. Past, K. Palmer, T.-A. Grönland</w:t>
      </w:r>
      <w:r w:rsidRPr="004C2790">
        <w:rPr>
          <w:i/>
        </w:rPr>
        <w:t>, et al.</w:t>
      </w:r>
      <w:r w:rsidRPr="004C2790">
        <w:t xml:space="preserve">, "Nanosatellite orbit control using MEMS cold gas thrusters," </w:t>
      </w:r>
      <w:r w:rsidRPr="004C2790">
        <w:rPr>
          <w:i/>
        </w:rPr>
        <w:t xml:space="preserve">Proceedings of the Estonian Academy of Sciences, </w:t>
      </w:r>
      <w:r w:rsidRPr="004C2790">
        <w:t>vol. 63, p. 279, 2014.</w:t>
      </w:r>
    </w:p>
    <w:p w14:paraId="444E5506" w14:textId="77777777" w:rsidR="004C2790" w:rsidRPr="004C2790" w:rsidRDefault="004C2790" w:rsidP="004C2790">
      <w:pPr>
        <w:pStyle w:val="EndNoteBibliography"/>
        <w:spacing w:after="0"/>
        <w:ind w:left="720" w:hanging="720"/>
      </w:pPr>
      <w:r w:rsidRPr="004C2790">
        <w:t>[7]</w:t>
      </w:r>
      <w:r w:rsidRPr="004C2790">
        <w:tab/>
        <w:t xml:space="preserve">X. Sun and X. Wu, "A cubesat attitude control system with linear piezoelectric actuator," in </w:t>
      </w:r>
      <w:r w:rsidRPr="004C2790">
        <w:rPr>
          <w:i/>
        </w:rPr>
        <w:t>Piezoelectricity, Acoustic Waves, and Device Applications (SPAWDA), 2014 Symposium on</w:t>
      </w:r>
      <w:r w:rsidRPr="004C2790">
        <w:t>, 2014, pp. 72-75.</w:t>
      </w:r>
    </w:p>
    <w:p w14:paraId="61356BF5" w14:textId="77777777" w:rsidR="004C2790" w:rsidRPr="004C2790" w:rsidRDefault="004C2790" w:rsidP="004C2790">
      <w:pPr>
        <w:pStyle w:val="EndNoteBibliography"/>
        <w:spacing w:after="0"/>
        <w:ind w:left="720" w:hanging="720"/>
      </w:pPr>
      <w:r w:rsidRPr="004C2790">
        <w:t>[8]</w:t>
      </w:r>
      <w:r w:rsidRPr="004C2790">
        <w:tab/>
        <w:t xml:space="preserve">A. Budianu, T. J. W. Castro, A. Meijerink, and M. J. Bentum, "Inter-satellite links for cubesats," in </w:t>
      </w:r>
      <w:r w:rsidRPr="004C2790">
        <w:rPr>
          <w:i/>
        </w:rPr>
        <w:t>Aerospace Conference, 2013 IEEE</w:t>
      </w:r>
      <w:r w:rsidRPr="004C2790">
        <w:t>, 2013, pp. 1-10.</w:t>
      </w:r>
    </w:p>
    <w:p w14:paraId="1E997E34" w14:textId="77777777" w:rsidR="004C2790" w:rsidRPr="004C2790" w:rsidRDefault="004C2790" w:rsidP="004C2790">
      <w:pPr>
        <w:pStyle w:val="EndNoteBibliography"/>
        <w:spacing w:after="0"/>
        <w:ind w:left="720" w:hanging="720"/>
      </w:pPr>
      <w:r w:rsidRPr="004C2790">
        <w:t>[9]</w:t>
      </w:r>
      <w:r w:rsidRPr="004C2790">
        <w:tab/>
        <w:t xml:space="preserve">R. Radhakrishnan, W. W. Edmonson, F. Afghah, R. M. Rodriguez-Osorio, F. Pinto, and S. C. Burleigh, "Survey of Inter-satellite Communication for Small Satellite Systems: Physical Layer to Network Layer View," </w:t>
      </w:r>
      <w:r w:rsidRPr="004C2790">
        <w:rPr>
          <w:i/>
        </w:rPr>
        <w:t xml:space="preserve">IEEE Communications Surveys &amp; Tutorials, </w:t>
      </w:r>
      <w:r w:rsidRPr="004C2790">
        <w:t>vol. 18, pp. 2442-2473, 2016.</w:t>
      </w:r>
    </w:p>
    <w:p w14:paraId="25989751" w14:textId="77777777" w:rsidR="004C2790" w:rsidRPr="004C2790" w:rsidRDefault="004C2790" w:rsidP="004C2790">
      <w:pPr>
        <w:pStyle w:val="EndNoteBibliography"/>
        <w:spacing w:after="0"/>
        <w:ind w:left="720" w:hanging="720"/>
      </w:pPr>
      <w:r w:rsidRPr="004C2790">
        <w:lastRenderedPageBreak/>
        <w:t>[10]</w:t>
      </w:r>
      <w:r w:rsidRPr="004C2790">
        <w:tab/>
        <w:t>Y. F. Wong, O. Kegege, S. H. Schaire, G. Bussey, S. Altunc, Y. Zhang</w:t>
      </w:r>
      <w:r w:rsidRPr="004C2790">
        <w:rPr>
          <w:i/>
        </w:rPr>
        <w:t>, et al.</w:t>
      </w:r>
      <w:r w:rsidRPr="004C2790">
        <w:t>, "An Optimum Space-to-Ground Communication Concept for CubeSat Platform Utilizing NASA Space Network and Near Earth Network," 2016.</w:t>
      </w:r>
    </w:p>
    <w:p w14:paraId="79C3EB42" w14:textId="77777777" w:rsidR="004C2790" w:rsidRPr="004C2790" w:rsidRDefault="004C2790" w:rsidP="004C2790">
      <w:pPr>
        <w:pStyle w:val="EndNoteBibliography"/>
        <w:spacing w:after="0"/>
        <w:ind w:left="720" w:hanging="720"/>
      </w:pPr>
      <w:r w:rsidRPr="004C2790">
        <w:t>[11]</w:t>
      </w:r>
      <w:r w:rsidRPr="004C2790">
        <w:tab/>
        <w:t xml:space="preserve">W. Harrington and J. Heath, "Development of a Low-Cost, Open Software/Hardware Command, Control and Communications Module for CubeSats," in </w:t>
      </w:r>
      <w:r w:rsidRPr="004C2790">
        <w:rPr>
          <w:i/>
        </w:rPr>
        <w:t>AIAA SPACE 2016</w:t>
      </w:r>
      <w:r w:rsidRPr="004C2790">
        <w:t>, ed, 2016, p. 5616.</w:t>
      </w:r>
    </w:p>
    <w:p w14:paraId="2DCE18AE" w14:textId="77777777" w:rsidR="004C2790" w:rsidRPr="004C2790" w:rsidRDefault="004C2790" w:rsidP="004C2790">
      <w:pPr>
        <w:pStyle w:val="EndNoteBibliography"/>
        <w:spacing w:after="0"/>
        <w:ind w:left="720" w:hanging="720"/>
      </w:pPr>
      <w:r w:rsidRPr="004C2790">
        <w:t>[12]</w:t>
      </w:r>
      <w:r w:rsidRPr="004C2790">
        <w:tab/>
        <w:t>J. Hanson, A. G. Luna, R. DeRosee, K. Oyadomari, J. Wolfe, W. Attai</w:t>
      </w:r>
      <w:r w:rsidRPr="004C2790">
        <w:rPr>
          <w:i/>
        </w:rPr>
        <w:t>, et al.</w:t>
      </w:r>
      <w:r w:rsidRPr="004C2790">
        <w:t>, "Nodes: A Flight Demonstration of Networked Spacecraft Command and Control," 2016.</w:t>
      </w:r>
    </w:p>
    <w:p w14:paraId="674BB99F" w14:textId="77777777" w:rsidR="004C2790" w:rsidRPr="004C2790" w:rsidRDefault="004C2790" w:rsidP="004C2790">
      <w:pPr>
        <w:pStyle w:val="EndNoteBibliography"/>
        <w:spacing w:after="0"/>
        <w:ind w:left="720" w:hanging="720"/>
      </w:pPr>
      <w:r w:rsidRPr="004C2790">
        <w:t>[13]</w:t>
      </w:r>
      <w:r w:rsidRPr="004C2790">
        <w:tab/>
        <w:t xml:space="preserve">A. Tatomirescu, G. F. Pedersen, J. Christiansen, and D. Gerhardt, "Antenna system for nano-satelite mission GOMX-3," in </w:t>
      </w:r>
      <w:r w:rsidRPr="004C2790">
        <w:rPr>
          <w:i/>
        </w:rPr>
        <w:t>Antennas and Propagation in Wireless Communications (APWC), 2016 IEEE-APS Topical Conference on</w:t>
      </w:r>
      <w:r w:rsidRPr="004C2790">
        <w:t>, 2016, pp. 282-285.</w:t>
      </w:r>
    </w:p>
    <w:p w14:paraId="49D08B7C" w14:textId="77777777" w:rsidR="004C2790" w:rsidRPr="004C2790" w:rsidRDefault="004C2790" w:rsidP="004C2790">
      <w:pPr>
        <w:pStyle w:val="EndNoteBibliography"/>
        <w:spacing w:after="0"/>
        <w:ind w:left="720" w:hanging="720"/>
      </w:pPr>
      <w:r w:rsidRPr="004C2790">
        <w:t>[14]</w:t>
      </w:r>
      <w:r w:rsidRPr="004C2790">
        <w:tab/>
        <w:t xml:space="preserve">M. Swartwout, "The first one hundred CubeSats: A statistical look," </w:t>
      </w:r>
      <w:r w:rsidRPr="004C2790">
        <w:rPr>
          <w:i/>
        </w:rPr>
        <w:t xml:space="preserve">Journal of Small Satellites, </w:t>
      </w:r>
      <w:r w:rsidRPr="004C2790">
        <w:t>vol. 2, pp. 213-233, 2013.</w:t>
      </w:r>
    </w:p>
    <w:p w14:paraId="3E83C392" w14:textId="77777777" w:rsidR="004C2790" w:rsidRPr="004C2790" w:rsidRDefault="004C2790" w:rsidP="004C2790">
      <w:pPr>
        <w:pStyle w:val="EndNoteBibliography"/>
        <w:spacing w:after="0"/>
        <w:ind w:left="720" w:hanging="720"/>
      </w:pPr>
      <w:r w:rsidRPr="004C2790">
        <w:t>[15]</w:t>
      </w:r>
      <w:r w:rsidRPr="004C2790">
        <w:tab/>
        <w:t xml:space="preserve">K. Kelley, "Launch systems to support the booming nanosatellite industry," in </w:t>
      </w:r>
      <w:r w:rsidRPr="004C2790">
        <w:rPr>
          <w:i/>
        </w:rPr>
        <w:t>Aerospace Conference, 2015 IEEE</w:t>
      </w:r>
      <w:r w:rsidRPr="004C2790">
        <w:t>, 2015, pp. 1-6.</w:t>
      </w:r>
    </w:p>
    <w:p w14:paraId="5F5AEDB8" w14:textId="77777777" w:rsidR="004C2790" w:rsidRPr="004C2790" w:rsidRDefault="004C2790" w:rsidP="004C2790">
      <w:pPr>
        <w:pStyle w:val="EndNoteBibliography"/>
        <w:spacing w:after="0"/>
        <w:ind w:left="720" w:hanging="720"/>
      </w:pPr>
      <w:r w:rsidRPr="004C2790">
        <w:t>[16]</w:t>
      </w:r>
      <w:r w:rsidRPr="004C2790">
        <w:tab/>
        <w:t>D. Hitt, K. F. Robinson, and S. D. Creech, "NASA's Space Launch System: A New Opportunity for CubeSats," 2016.</w:t>
      </w:r>
    </w:p>
    <w:p w14:paraId="62456E11" w14:textId="77777777" w:rsidR="004C2790" w:rsidRPr="004C2790" w:rsidRDefault="004C2790" w:rsidP="004C2790">
      <w:pPr>
        <w:pStyle w:val="EndNoteBibliography"/>
        <w:spacing w:after="0"/>
        <w:ind w:left="720" w:hanging="720"/>
      </w:pPr>
      <w:r w:rsidRPr="004C2790">
        <w:t>[17]</w:t>
      </w:r>
      <w:r w:rsidRPr="004C2790">
        <w:tab/>
        <w:t xml:space="preserve">D. Masutti, T. Banyai, J. Thoemel, T. Magin, B. Taylor, and D. Kataria, "Investigating the Middle and Lower Thermosphere using a Cubesat Constellation: the QB50 Mission and its Particular Challenges," in </w:t>
      </w:r>
      <w:r w:rsidRPr="004C2790">
        <w:rPr>
          <w:i/>
        </w:rPr>
        <w:t>EGU General Assembly Conference Abstracts</w:t>
      </w:r>
      <w:r w:rsidRPr="004C2790">
        <w:t>, 2015, p. 9016.</w:t>
      </w:r>
    </w:p>
    <w:p w14:paraId="36C1E8C5" w14:textId="77777777" w:rsidR="004C2790" w:rsidRPr="004C2790" w:rsidRDefault="004C2790" w:rsidP="004C2790">
      <w:pPr>
        <w:pStyle w:val="EndNoteBibliography"/>
        <w:spacing w:after="0"/>
        <w:ind w:left="720" w:hanging="720"/>
      </w:pPr>
      <w:r w:rsidRPr="004C2790">
        <w:lastRenderedPageBreak/>
        <w:t>[18]</w:t>
      </w:r>
      <w:r w:rsidRPr="004C2790">
        <w:tab/>
        <w:t>M. Tsay, J. Frongillo, K. Hohman, and B. K. Malphrus, "LunarCube: A Deep Space 6U CubeSat with Mission Enabling Ion Propulsion Technology," 2015.</w:t>
      </w:r>
    </w:p>
    <w:p w14:paraId="273E6BEC" w14:textId="77777777" w:rsidR="004C2790" w:rsidRPr="004C2790" w:rsidRDefault="004C2790" w:rsidP="004C2790">
      <w:pPr>
        <w:pStyle w:val="EndNoteBibliography"/>
        <w:spacing w:after="0"/>
        <w:ind w:left="720" w:hanging="720"/>
      </w:pPr>
      <w:r w:rsidRPr="004C2790">
        <w:t>[19]</w:t>
      </w:r>
      <w:r w:rsidRPr="004C2790">
        <w:tab/>
        <w:t>R. W. Ridenoure, D. A. Spencer, D. A. Stetson, B. Betts, R. Munakata, S. D. Wong</w:t>
      </w:r>
      <w:r w:rsidRPr="004C2790">
        <w:rPr>
          <w:i/>
        </w:rPr>
        <w:t>, et al.</w:t>
      </w:r>
      <w:r w:rsidRPr="004C2790">
        <w:t xml:space="preserve">, "Status of the Dual CubeSat LightSail Program," in </w:t>
      </w:r>
      <w:r w:rsidRPr="004C2790">
        <w:rPr>
          <w:i/>
        </w:rPr>
        <w:t>AIAA SPACE 2015 Conference and Exposition</w:t>
      </w:r>
      <w:r w:rsidRPr="004C2790">
        <w:t>, 2015, p. 4424.</w:t>
      </w:r>
    </w:p>
    <w:p w14:paraId="2867687F" w14:textId="77777777" w:rsidR="004C2790" w:rsidRPr="004C2790" w:rsidRDefault="004C2790" w:rsidP="004C2790">
      <w:pPr>
        <w:pStyle w:val="EndNoteBibliography"/>
        <w:spacing w:after="0"/>
        <w:ind w:left="720" w:hanging="720"/>
      </w:pPr>
      <w:r w:rsidRPr="004C2790">
        <w:t>[20]</w:t>
      </w:r>
      <w:r w:rsidRPr="004C2790">
        <w:tab/>
        <w:t xml:space="preserve">R. Glumb, C. Lietzke, S. Luce, and P. Wloszek, "Cubesat Fourier Transform Spectrometer (CubeSat-FTS) for Three-Dimensional Global Wind Measurements," in </w:t>
      </w:r>
      <w:r w:rsidRPr="004C2790">
        <w:rPr>
          <w:i/>
        </w:rPr>
        <w:t>American Meteorological Society Annual Meeting,(January 2015)</w:t>
      </w:r>
      <w:r w:rsidRPr="004C2790">
        <w:t>, 2015.</w:t>
      </w:r>
    </w:p>
    <w:p w14:paraId="74A2B270" w14:textId="77777777" w:rsidR="004C2790" w:rsidRPr="004C2790" w:rsidRDefault="004C2790" w:rsidP="004C2790">
      <w:pPr>
        <w:pStyle w:val="EndNoteBibliography"/>
        <w:spacing w:after="0"/>
        <w:ind w:left="720" w:hanging="720"/>
      </w:pPr>
      <w:r w:rsidRPr="004C2790">
        <w:t>[21]</w:t>
      </w:r>
      <w:r w:rsidRPr="004C2790">
        <w:tab/>
        <w:t xml:space="preserve">S. Nag, J. L. Rios, D. Gerhardt, and C. Pham, "CubeSat constellation design for air traffic monitoring," </w:t>
      </w:r>
      <w:r w:rsidRPr="004C2790">
        <w:rPr>
          <w:i/>
        </w:rPr>
        <w:t xml:space="preserve">Acta Astronautica, </w:t>
      </w:r>
      <w:r w:rsidRPr="004C2790">
        <w:t>vol. 128, pp. 180-193, 2016.</w:t>
      </w:r>
    </w:p>
    <w:p w14:paraId="5E939543" w14:textId="77777777" w:rsidR="004C2790" w:rsidRPr="004C2790" w:rsidRDefault="004C2790" w:rsidP="004C2790">
      <w:pPr>
        <w:pStyle w:val="EndNoteBibliography"/>
        <w:spacing w:after="0"/>
        <w:ind w:left="720" w:hanging="720"/>
      </w:pPr>
      <w:r w:rsidRPr="004C2790">
        <w:t>[22]</w:t>
      </w:r>
      <w:r w:rsidRPr="004C2790">
        <w:tab/>
        <w:t>D. Westley, A. Martinez, and A. Petro, "Edison Demonstration of Smallsat Networks," 2015.</w:t>
      </w:r>
    </w:p>
    <w:p w14:paraId="3CEF06EC" w14:textId="77777777" w:rsidR="004C2790" w:rsidRPr="004C2790" w:rsidRDefault="004C2790" w:rsidP="004C2790">
      <w:pPr>
        <w:pStyle w:val="EndNoteBibliography"/>
        <w:spacing w:after="0"/>
        <w:ind w:left="720" w:hanging="720"/>
      </w:pPr>
      <w:r w:rsidRPr="004C2790">
        <w:t>[23]</w:t>
      </w:r>
      <w:r w:rsidRPr="004C2790">
        <w:tab/>
        <w:t xml:space="preserve">R. Barbosa. (2015, September, 24). </w:t>
      </w:r>
      <w:r w:rsidRPr="004C2790">
        <w:rPr>
          <w:i/>
        </w:rPr>
        <w:t>China debuts Long March 11 lofting Tianwang-1 trio</w:t>
      </w:r>
      <w:r w:rsidRPr="004C2790">
        <w:t>. Available: NASASpaceFlight.com</w:t>
      </w:r>
    </w:p>
    <w:p w14:paraId="165334E0" w14:textId="77777777" w:rsidR="004C2790" w:rsidRPr="004C2790" w:rsidRDefault="004C2790" w:rsidP="004C2790">
      <w:pPr>
        <w:pStyle w:val="EndNoteBibliography"/>
        <w:spacing w:after="0"/>
        <w:ind w:left="720" w:hanging="720"/>
      </w:pPr>
      <w:r w:rsidRPr="004C2790">
        <w:t>[24]</w:t>
      </w:r>
      <w:r w:rsidRPr="004C2790">
        <w:tab/>
        <w:t xml:space="preserve">A. Varga, "OMNeT++," </w:t>
      </w:r>
      <w:r w:rsidRPr="004C2790">
        <w:rPr>
          <w:i/>
        </w:rPr>
        <w:t xml:space="preserve">Modeling and tools for network simulation, </w:t>
      </w:r>
      <w:r w:rsidRPr="004C2790">
        <w:t>pp. 35-59, 2010.</w:t>
      </w:r>
    </w:p>
    <w:p w14:paraId="18CF1040" w14:textId="77777777" w:rsidR="004C2790" w:rsidRPr="004C2790" w:rsidRDefault="004C2790" w:rsidP="004C2790">
      <w:pPr>
        <w:pStyle w:val="EndNoteBibliography"/>
        <w:spacing w:after="0"/>
        <w:ind w:left="720" w:hanging="720"/>
      </w:pPr>
      <w:r w:rsidRPr="004C2790">
        <w:t>[25]</w:t>
      </w:r>
      <w:r w:rsidRPr="004C2790">
        <w:tab/>
        <w:t xml:space="preserve">H. Helvajian and S. W. Janson, </w:t>
      </w:r>
      <w:r w:rsidRPr="004C2790">
        <w:rPr>
          <w:i/>
        </w:rPr>
        <w:t>Small satellites: past, present, and future</w:t>
      </w:r>
      <w:r w:rsidRPr="004C2790">
        <w:t>: Aerospace Press, 2008.</w:t>
      </w:r>
    </w:p>
    <w:p w14:paraId="3CFB5634" w14:textId="77777777" w:rsidR="004C2790" w:rsidRPr="004C2790" w:rsidRDefault="004C2790" w:rsidP="004C2790">
      <w:pPr>
        <w:pStyle w:val="EndNoteBibliography"/>
        <w:spacing w:after="0"/>
        <w:ind w:left="720" w:hanging="720"/>
      </w:pPr>
      <w:r w:rsidRPr="004C2790">
        <w:t>[26]</w:t>
      </w:r>
      <w:r w:rsidRPr="004C2790">
        <w:tab/>
        <w:t>H. Heidt, J. Puig-Suari, A. Moore, S. Nakasuka, and R. Twiggs, "CubeSat: A new generation of picosatellite for education and industry low-cost space experimentation," 2000.</w:t>
      </w:r>
    </w:p>
    <w:p w14:paraId="1B4817F2" w14:textId="77777777" w:rsidR="004C2790" w:rsidRPr="004C2790" w:rsidRDefault="004C2790" w:rsidP="004C2790">
      <w:pPr>
        <w:pStyle w:val="EndNoteBibliography"/>
        <w:spacing w:after="0"/>
        <w:ind w:left="720" w:hanging="720"/>
      </w:pPr>
      <w:r w:rsidRPr="004C2790">
        <w:lastRenderedPageBreak/>
        <w:t>[27]</w:t>
      </w:r>
      <w:r w:rsidRPr="004C2790">
        <w:tab/>
        <w:t xml:space="preserve">M. Swartwout, "Cubesat database," </w:t>
      </w:r>
      <w:r w:rsidRPr="004C2790">
        <w:rPr>
          <w:i/>
        </w:rPr>
        <w:t xml:space="preserve">St. Louis University.[Online].[Accessed 7 February 2015], </w:t>
      </w:r>
      <w:r w:rsidRPr="004C2790">
        <w:t>2015.</w:t>
      </w:r>
    </w:p>
    <w:p w14:paraId="3E636D49" w14:textId="77777777" w:rsidR="004C2790" w:rsidRPr="004C2790" w:rsidRDefault="004C2790" w:rsidP="004C2790">
      <w:pPr>
        <w:pStyle w:val="EndNoteBibliography"/>
        <w:spacing w:after="0"/>
        <w:ind w:left="720" w:hanging="720"/>
      </w:pPr>
      <w:r w:rsidRPr="004C2790">
        <w:t>[28]</w:t>
      </w:r>
      <w:r w:rsidRPr="004C2790">
        <w:tab/>
        <w:t>C. Boshuizen, J. Mason, P. Klupar, and S. Spanhake, "Results from the planet labs flock constellation," 2014.</w:t>
      </w:r>
    </w:p>
    <w:p w14:paraId="310554F1" w14:textId="77777777" w:rsidR="004C2790" w:rsidRPr="004C2790" w:rsidRDefault="004C2790" w:rsidP="004C2790">
      <w:pPr>
        <w:pStyle w:val="EndNoteBibliography"/>
        <w:spacing w:after="0"/>
        <w:ind w:left="720" w:hanging="720"/>
      </w:pPr>
      <w:r w:rsidRPr="004C2790">
        <w:t>[29]</w:t>
      </w:r>
      <w:r w:rsidRPr="004C2790">
        <w:tab/>
        <w:t xml:space="preserve">R. A. Deepak and R. J. Twiggs, "Thinking out of the box: Space science beyond the CubeSat," </w:t>
      </w:r>
      <w:r w:rsidRPr="004C2790">
        <w:rPr>
          <w:i/>
        </w:rPr>
        <w:t xml:space="preserve">Journal of Small Satellites, </w:t>
      </w:r>
      <w:r w:rsidRPr="004C2790">
        <w:t>vol. 1, pp. 3-7, 2012.</w:t>
      </w:r>
    </w:p>
    <w:p w14:paraId="34F0EEB1" w14:textId="77777777" w:rsidR="004C2790" w:rsidRPr="004C2790" w:rsidRDefault="004C2790" w:rsidP="004C2790">
      <w:pPr>
        <w:pStyle w:val="EndNoteBibliography"/>
        <w:spacing w:after="0"/>
        <w:ind w:left="720" w:hanging="720"/>
      </w:pPr>
      <w:r w:rsidRPr="004C2790">
        <w:t>[30]</w:t>
      </w:r>
      <w:r w:rsidRPr="004C2790">
        <w:tab/>
        <w:t xml:space="preserve">J. Puig-Suari, J. Schoos, C. Turner, T. Wagner, R. Connolly, and R. Block, "CubeSat developments at Cal Poly: the standard deployer and PolySat," in </w:t>
      </w:r>
      <w:r w:rsidRPr="004C2790">
        <w:rPr>
          <w:i/>
        </w:rPr>
        <w:t>Proceedings of SPIE-The International Society for Optical Engineering</w:t>
      </w:r>
      <w:r w:rsidRPr="004C2790">
        <w:t>, 2000, pp. 72-78.</w:t>
      </w:r>
    </w:p>
    <w:p w14:paraId="667CDBA4" w14:textId="77777777" w:rsidR="004C2790" w:rsidRPr="004C2790" w:rsidRDefault="004C2790" w:rsidP="004C2790">
      <w:pPr>
        <w:pStyle w:val="EndNoteBibliography"/>
        <w:spacing w:after="0"/>
        <w:ind w:left="720" w:hanging="720"/>
      </w:pPr>
      <w:r w:rsidRPr="004C2790">
        <w:t>[31]</w:t>
      </w:r>
      <w:r w:rsidRPr="004C2790">
        <w:tab/>
        <w:t xml:space="preserve">J. Farkas, "CPX: Design of a standard cubesat software bus," </w:t>
      </w:r>
      <w:r w:rsidRPr="004C2790">
        <w:rPr>
          <w:i/>
        </w:rPr>
        <w:t xml:space="preserve">California State University, California, USA, </w:t>
      </w:r>
      <w:r w:rsidRPr="004C2790">
        <w:t>2005.</w:t>
      </w:r>
    </w:p>
    <w:p w14:paraId="1631E624" w14:textId="77777777" w:rsidR="004C2790" w:rsidRPr="004C2790" w:rsidRDefault="004C2790" w:rsidP="004C2790">
      <w:pPr>
        <w:pStyle w:val="EndNoteBibliography"/>
        <w:spacing w:after="0"/>
        <w:ind w:left="720" w:hanging="720"/>
      </w:pPr>
      <w:r w:rsidRPr="004C2790">
        <w:t>[32]</w:t>
      </w:r>
      <w:r w:rsidRPr="004C2790">
        <w:tab/>
        <w:t>J. Straub, C. Korvald, A. Nervold, A. Mohammad, N. Root, N. Long</w:t>
      </w:r>
      <w:r w:rsidRPr="004C2790">
        <w:rPr>
          <w:i/>
        </w:rPr>
        <w:t>, et al.</w:t>
      </w:r>
      <w:r w:rsidRPr="004C2790">
        <w:t xml:space="preserve">, "OpenOrbiter: A low-cost, educational prototype CubeSat mission architecture," </w:t>
      </w:r>
      <w:r w:rsidRPr="004C2790">
        <w:rPr>
          <w:i/>
        </w:rPr>
        <w:t xml:space="preserve">Machines, </w:t>
      </w:r>
      <w:r w:rsidRPr="004C2790">
        <w:t>vol. 1, p. 1, 2013.</w:t>
      </w:r>
    </w:p>
    <w:p w14:paraId="151664D1" w14:textId="77777777" w:rsidR="004C2790" w:rsidRPr="004C2790" w:rsidRDefault="004C2790" w:rsidP="004C2790">
      <w:pPr>
        <w:pStyle w:val="EndNoteBibliography"/>
        <w:spacing w:after="0"/>
        <w:ind w:left="720" w:hanging="720"/>
      </w:pPr>
      <w:r w:rsidRPr="004C2790">
        <w:t>[33]</w:t>
      </w:r>
      <w:r w:rsidRPr="004C2790">
        <w:tab/>
        <w:t xml:space="preserve">A. K. Nervold, J. Berk, J. Straub, and D. Whalen, "A Pathway to Small Satellite Market Growth," </w:t>
      </w:r>
      <w:r w:rsidRPr="004C2790">
        <w:rPr>
          <w:i/>
        </w:rPr>
        <w:t xml:space="preserve">Advances in Aerospace Science and Technology, </w:t>
      </w:r>
      <w:r w:rsidRPr="004C2790">
        <w:t>vol. 1, p. 14, 2016.</w:t>
      </w:r>
    </w:p>
    <w:p w14:paraId="6FCB8709" w14:textId="77777777" w:rsidR="004C2790" w:rsidRPr="004C2790" w:rsidRDefault="004C2790" w:rsidP="004C2790">
      <w:pPr>
        <w:pStyle w:val="EndNoteBibliography"/>
        <w:spacing w:after="0"/>
        <w:ind w:left="720" w:hanging="720"/>
      </w:pPr>
      <w:r w:rsidRPr="004C2790">
        <w:t>[34]</w:t>
      </w:r>
      <w:r w:rsidRPr="004C2790">
        <w:tab/>
        <w:t xml:space="preserve">K. Hayward, "The Economics of Launch Vehicles: Towards a New Business Model," in </w:t>
      </w:r>
      <w:r w:rsidRPr="004C2790">
        <w:rPr>
          <w:i/>
        </w:rPr>
        <w:t>Yearbook on Space Policy 2015</w:t>
      </w:r>
      <w:r w:rsidRPr="004C2790">
        <w:t>, ed: Springer, 2017, pp. 247-256.</w:t>
      </w:r>
    </w:p>
    <w:p w14:paraId="50208904" w14:textId="77777777" w:rsidR="004C2790" w:rsidRPr="004C2790" w:rsidRDefault="004C2790" w:rsidP="004C2790">
      <w:pPr>
        <w:pStyle w:val="EndNoteBibliography"/>
        <w:spacing w:after="0"/>
        <w:ind w:left="720" w:hanging="720"/>
      </w:pPr>
      <w:r w:rsidRPr="004C2790">
        <w:t>[35]</w:t>
      </w:r>
      <w:r w:rsidRPr="004C2790">
        <w:tab/>
        <w:t xml:space="preserve">W. A. Beech, D. E. Nielsen, J. T. Noo, and L. K. Ncuu, "AX. 25 Link Access Protocol for Amateur Packet Radio, Version: 2.2 Rev," in </w:t>
      </w:r>
      <w:r w:rsidRPr="004C2790">
        <w:rPr>
          <w:i/>
        </w:rPr>
        <w:t>Tucson Amateur Packet Radio Corp</w:t>
      </w:r>
      <w:r w:rsidRPr="004C2790">
        <w:t>, 1997.</w:t>
      </w:r>
    </w:p>
    <w:p w14:paraId="46A1D8F2" w14:textId="77777777" w:rsidR="004C2790" w:rsidRPr="004C2790" w:rsidRDefault="004C2790" w:rsidP="004C2790">
      <w:pPr>
        <w:pStyle w:val="EndNoteBibliography"/>
        <w:spacing w:after="0"/>
        <w:ind w:left="720" w:hanging="720"/>
      </w:pPr>
      <w:r w:rsidRPr="004C2790">
        <w:lastRenderedPageBreak/>
        <w:t>[36]</w:t>
      </w:r>
      <w:r w:rsidRPr="004C2790">
        <w:tab/>
        <w:t xml:space="preserve">P. Muri and J. McNair, "A survey of communication sub-systems for intersatellite linked systems and CubeSat missions," </w:t>
      </w:r>
      <w:r w:rsidRPr="004C2790">
        <w:rPr>
          <w:i/>
        </w:rPr>
        <w:t xml:space="preserve">JCM, </w:t>
      </w:r>
      <w:r w:rsidRPr="004C2790">
        <w:t>vol. 7, pp. 290-308, 2012.</w:t>
      </w:r>
    </w:p>
    <w:p w14:paraId="78F4EC4E" w14:textId="77777777" w:rsidR="004C2790" w:rsidRPr="004C2790" w:rsidRDefault="004C2790" w:rsidP="004C2790">
      <w:pPr>
        <w:pStyle w:val="EndNoteBibliography"/>
        <w:spacing w:after="0"/>
        <w:ind w:left="720" w:hanging="720"/>
      </w:pPr>
      <w:r w:rsidRPr="004C2790">
        <w:t>[37]</w:t>
      </w:r>
      <w:r w:rsidRPr="004C2790">
        <w:tab/>
        <w:t>C. Fish, C. Swenson, T. Neilsen, B. Bingham, J. Gunther, E. Stromberg</w:t>
      </w:r>
      <w:r w:rsidRPr="004C2790">
        <w:rPr>
          <w:i/>
        </w:rPr>
        <w:t>, et al.</w:t>
      </w:r>
      <w:r w:rsidRPr="004C2790">
        <w:t>, "Dice mission design, development, and implementation: Success and challenges," 2012.</w:t>
      </w:r>
    </w:p>
    <w:p w14:paraId="7CF36E2B" w14:textId="77777777" w:rsidR="004C2790" w:rsidRPr="004C2790" w:rsidRDefault="004C2790" w:rsidP="004C2790">
      <w:pPr>
        <w:pStyle w:val="EndNoteBibliography"/>
        <w:spacing w:after="0"/>
        <w:ind w:left="720" w:hanging="720"/>
      </w:pPr>
      <w:r w:rsidRPr="004C2790">
        <w:t>[38]</w:t>
      </w:r>
      <w:r w:rsidRPr="004C2790">
        <w:tab/>
        <w:t>R. Hodges, B. Shah, D. Muthulingham, and T. Freeman, "ISARA–Integrated Solar Array and Reflectarray Mission Overview," 2013.</w:t>
      </w:r>
    </w:p>
    <w:p w14:paraId="381AC9AE" w14:textId="77777777" w:rsidR="004C2790" w:rsidRPr="004C2790" w:rsidRDefault="004C2790" w:rsidP="004C2790">
      <w:pPr>
        <w:pStyle w:val="EndNoteBibliography"/>
        <w:spacing w:after="0"/>
        <w:ind w:left="720" w:hanging="720"/>
      </w:pPr>
      <w:r w:rsidRPr="004C2790">
        <w:t>[39]</w:t>
      </w:r>
      <w:r w:rsidRPr="004C2790">
        <w:tab/>
        <w:t>S. Wu, W. Chen, and C. Chao, "The STU-2 CubeSat Mission and In-Orbit Test Results," 2016.</w:t>
      </w:r>
    </w:p>
    <w:p w14:paraId="50479513" w14:textId="77777777" w:rsidR="004C2790" w:rsidRPr="004C2790" w:rsidRDefault="004C2790" w:rsidP="004C2790">
      <w:pPr>
        <w:pStyle w:val="EndNoteBibliography"/>
        <w:spacing w:after="0"/>
        <w:ind w:left="720" w:hanging="720"/>
      </w:pPr>
      <w:r w:rsidRPr="004C2790">
        <w:t>[40]</w:t>
      </w:r>
      <w:r w:rsidRPr="004C2790">
        <w:tab/>
        <w:t xml:space="preserve">S. S. Arnold, R. Nuzzaci, and A. Gordon-Ross, "Energy budgeting for CubeSats with an integrated FPGA," in </w:t>
      </w:r>
      <w:r w:rsidRPr="004C2790">
        <w:rPr>
          <w:i/>
        </w:rPr>
        <w:t>Aerospace Conference, 2012 IEEE</w:t>
      </w:r>
      <w:r w:rsidRPr="004C2790">
        <w:t>, 2012, pp. 1-14.</w:t>
      </w:r>
    </w:p>
    <w:p w14:paraId="76912473" w14:textId="2FBB4017" w:rsidR="004C2790" w:rsidRPr="004C2790" w:rsidRDefault="004C2790" w:rsidP="004C2790">
      <w:pPr>
        <w:pStyle w:val="EndNoteBibliography"/>
        <w:spacing w:after="0"/>
        <w:ind w:left="720" w:hanging="720"/>
      </w:pPr>
      <w:r w:rsidRPr="004C2790">
        <w:t>[41]</w:t>
      </w:r>
      <w:r w:rsidRPr="004C2790">
        <w:tab/>
        <w:t xml:space="preserve">A. Oliveira. (2015, 02-02). </w:t>
      </w:r>
      <w:r w:rsidRPr="004C2790">
        <w:rPr>
          <w:i/>
        </w:rPr>
        <w:t>Final Report Summary - GAMALINK (Generic SDR-bAsed Multifunctional spAce LINK)</w:t>
      </w:r>
      <w:r w:rsidRPr="004C2790">
        <w:t xml:space="preserve">. Available: </w:t>
      </w:r>
      <w:hyperlink r:id="rId28" w:history="1">
        <w:r w:rsidRPr="004C2790">
          <w:rPr>
            <w:rStyle w:val="Hyperlink"/>
          </w:rPr>
          <w:t>http://cordis.europa.eu/result/rcn/172006_en.html</w:t>
        </w:r>
      </w:hyperlink>
    </w:p>
    <w:p w14:paraId="383D31B9" w14:textId="688DBADF" w:rsidR="004C2790" w:rsidRPr="004C2790" w:rsidRDefault="004C2790" w:rsidP="004C2790">
      <w:pPr>
        <w:pStyle w:val="EndNoteBibliography"/>
        <w:spacing w:after="0"/>
        <w:ind w:left="720" w:hanging="720"/>
      </w:pPr>
      <w:r w:rsidRPr="004C2790">
        <w:t>[42]</w:t>
      </w:r>
      <w:r w:rsidRPr="004C2790">
        <w:tab/>
        <w:t xml:space="preserve">(2016, April 14th). </w:t>
      </w:r>
      <w:r w:rsidRPr="004C2790">
        <w:rPr>
          <w:i/>
        </w:rPr>
        <w:t>CubeSat Design Overview Report</w:t>
      </w:r>
      <w:r w:rsidRPr="004C2790">
        <w:t xml:space="preserve">. Available: </w:t>
      </w:r>
      <w:hyperlink r:id="rId29" w:history="1">
        <w:r w:rsidRPr="004C2790">
          <w:rPr>
            <w:rStyle w:val="Hyperlink"/>
          </w:rPr>
          <w:t>http://sydney.edu.au/engineering/aeromech/AERO3760/private/CDR/1%20%20Critical%20Design%20Overview%20i-INSPIRE%EF%BC%92.pdf</w:t>
        </w:r>
      </w:hyperlink>
    </w:p>
    <w:p w14:paraId="633279E4" w14:textId="77777777" w:rsidR="004C2790" w:rsidRPr="004C2790" w:rsidRDefault="004C2790" w:rsidP="004C2790">
      <w:pPr>
        <w:pStyle w:val="EndNoteBibliography"/>
        <w:spacing w:after="0"/>
        <w:ind w:left="720" w:hanging="720"/>
      </w:pPr>
      <w:r w:rsidRPr="004C2790">
        <w:t>[43]</w:t>
      </w:r>
      <w:r w:rsidRPr="004C2790">
        <w:tab/>
        <w:t>J. Guo, J. Bouwmeester, and E. Gill, "From Single to Formation Flying CubeSats: An Update from the Delft Programme," 2013.</w:t>
      </w:r>
    </w:p>
    <w:p w14:paraId="49DB784D" w14:textId="77777777" w:rsidR="004C2790" w:rsidRPr="004C2790" w:rsidRDefault="004C2790" w:rsidP="004C2790">
      <w:pPr>
        <w:pStyle w:val="EndNoteBibliography"/>
        <w:spacing w:after="0"/>
        <w:ind w:left="720" w:hanging="720"/>
      </w:pPr>
      <w:r w:rsidRPr="004C2790">
        <w:t>[44]</w:t>
      </w:r>
      <w:r w:rsidRPr="004C2790">
        <w:tab/>
        <w:t>M. Focardi, V. Noce, S. Buckley, K. O'Neill, A. Bemporad, S. Fineschi</w:t>
      </w:r>
      <w:r w:rsidRPr="004C2790">
        <w:rPr>
          <w:i/>
        </w:rPr>
        <w:t>, et al.</w:t>
      </w:r>
      <w:r w:rsidRPr="004C2790">
        <w:t xml:space="preserve">, "The shadow position sensors (SPS) formation flying metrology subsystem for the ESA PROBA-3 mission: </w:t>
      </w:r>
      <w:r w:rsidRPr="004C2790">
        <w:lastRenderedPageBreak/>
        <w:t xml:space="preserve">present status and future developments," in </w:t>
      </w:r>
      <w:r w:rsidRPr="004C2790">
        <w:rPr>
          <w:i/>
        </w:rPr>
        <w:t>SPIE Astronomical Telescopes+ Instrumentation</w:t>
      </w:r>
      <w:r w:rsidRPr="004C2790">
        <w:t>, 2016, pp. 99044Z-99044Z-17.</w:t>
      </w:r>
    </w:p>
    <w:p w14:paraId="766E5FED" w14:textId="77777777" w:rsidR="004C2790" w:rsidRPr="004C2790" w:rsidRDefault="004C2790" w:rsidP="004C2790">
      <w:pPr>
        <w:pStyle w:val="EndNoteBibliography"/>
        <w:spacing w:after="0"/>
        <w:ind w:left="720" w:hanging="720"/>
      </w:pPr>
      <w:r w:rsidRPr="004C2790">
        <w:t>[45]</w:t>
      </w:r>
      <w:r w:rsidRPr="004C2790">
        <w:tab/>
        <w:t>P. Rodrigues, A. Oliveira, R. Mendes, S. Cunha, R. Garcia Von Pinho, C. Salotto</w:t>
      </w:r>
      <w:r w:rsidRPr="004C2790">
        <w:rPr>
          <w:i/>
        </w:rPr>
        <w:t>, et al.</w:t>
      </w:r>
      <w:r w:rsidRPr="004C2790">
        <w:t>, "GAMANET: Disrupting communications and networking in space," presented at the 64th International Astronautical Congress, Beijing, China, 2013.</w:t>
      </w:r>
    </w:p>
    <w:p w14:paraId="37D513D4" w14:textId="77777777" w:rsidR="004C2790" w:rsidRPr="004C2790" w:rsidRDefault="004C2790" w:rsidP="004C2790">
      <w:pPr>
        <w:pStyle w:val="EndNoteBibliography"/>
        <w:spacing w:after="0"/>
        <w:ind w:left="720" w:hanging="720"/>
      </w:pPr>
      <w:r w:rsidRPr="004C2790">
        <w:t>[46]</w:t>
      </w:r>
      <w:r w:rsidRPr="004C2790">
        <w:tab/>
        <w:t>G. Sun, X. Xia, S. Wu, Z. Wu, and W. Chen, "Attitude Determination and Control System Design for STU-2A CubeSat and In-Orbit Results," 2016.</w:t>
      </w:r>
    </w:p>
    <w:p w14:paraId="68755EE8" w14:textId="77777777" w:rsidR="004C2790" w:rsidRPr="004C2790" w:rsidRDefault="004C2790" w:rsidP="004C2790">
      <w:pPr>
        <w:pStyle w:val="EndNoteBibliography"/>
        <w:spacing w:after="0"/>
        <w:ind w:left="720" w:hanging="720"/>
      </w:pPr>
      <w:r w:rsidRPr="004C2790">
        <w:t>[47]</w:t>
      </w:r>
      <w:r w:rsidRPr="004C2790">
        <w:tab/>
        <w:t xml:space="preserve">J. Li, M. Post, T. Wright, and R. Lee, "Design of attitude control systems for cubesat-class nanosatellite," </w:t>
      </w:r>
      <w:r w:rsidRPr="004C2790">
        <w:rPr>
          <w:i/>
        </w:rPr>
        <w:t xml:space="preserve">Journal of Control Science and Engineering, </w:t>
      </w:r>
      <w:r w:rsidRPr="004C2790">
        <w:t>vol. 2013, p. 4, 2013.</w:t>
      </w:r>
    </w:p>
    <w:p w14:paraId="7CA0355D" w14:textId="77777777" w:rsidR="004C2790" w:rsidRPr="004C2790" w:rsidRDefault="004C2790" w:rsidP="004C2790">
      <w:pPr>
        <w:pStyle w:val="EndNoteBibliography"/>
        <w:spacing w:after="0"/>
        <w:ind w:left="720" w:hanging="720"/>
      </w:pPr>
      <w:r w:rsidRPr="004C2790">
        <w:t>[48]</w:t>
      </w:r>
      <w:r w:rsidRPr="004C2790">
        <w:tab/>
        <w:t xml:space="preserve">E. Glennon, J. Gauthier, M. Choudhury, A. Dempster, and K. Parkinson, "Synchronization and syntonization of formation flying cubesats using the namuru V3. 2 spaceborne GPS receiver," in </w:t>
      </w:r>
      <w:r w:rsidRPr="004C2790">
        <w:rPr>
          <w:i/>
        </w:rPr>
        <w:t>Proceedings of the the ION 2013 Pacific PNT Meeting, Honolulu, HI, USA</w:t>
      </w:r>
      <w:r w:rsidRPr="004C2790">
        <w:t>, 2013, pp. 23-25.</w:t>
      </w:r>
    </w:p>
    <w:p w14:paraId="671D107A" w14:textId="77777777" w:rsidR="004C2790" w:rsidRPr="004C2790" w:rsidRDefault="004C2790" w:rsidP="004C2790">
      <w:pPr>
        <w:pStyle w:val="EndNoteBibliography"/>
        <w:spacing w:after="0"/>
        <w:ind w:left="720" w:hanging="720"/>
      </w:pPr>
      <w:r w:rsidRPr="004C2790">
        <w:t>[49]</w:t>
      </w:r>
      <w:r w:rsidRPr="004C2790">
        <w:tab/>
        <w:t>A. Cortiella, D. Vidal, J. Jané, E. Juan, R. Olivé, A. Amézaga</w:t>
      </w:r>
      <w:r w:rsidRPr="004C2790">
        <w:rPr>
          <w:i/>
        </w:rPr>
        <w:t>, et al.</w:t>
      </w:r>
      <w:r w:rsidRPr="004C2790">
        <w:t xml:space="preserve">, "3CAT-2: Attitude Determination and Control System for a GNSS-R Earth Observation 6U CubeSat Mission," </w:t>
      </w:r>
      <w:r w:rsidRPr="004C2790">
        <w:rPr>
          <w:i/>
        </w:rPr>
        <w:t xml:space="preserve">European Journal of Remote Sensing, </w:t>
      </w:r>
      <w:r w:rsidRPr="004C2790">
        <w:t>vol. 49, pp. 759-776, 2016.</w:t>
      </w:r>
    </w:p>
    <w:p w14:paraId="11469B86" w14:textId="77777777" w:rsidR="004C2790" w:rsidRPr="004C2790" w:rsidRDefault="004C2790" w:rsidP="004C2790">
      <w:pPr>
        <w:pStyle w:val="EndNoteBibliography"/>
        <w:spacing w:after="0"/>
        <w:ind w:left="720" w:hanging="720"/>
      </w:pPr>
      <w:r w:rsidRPr="004C2790">
        <w:t>[50]</w:t>
      </w:r>
      <w:r w:rsidRPr="004C2790">
        <w:tab/>
        <w:t>W. H. Swartz, S. R. Lorentz, P. M. Huang, A. W. Smith, D. M. Deglau, S. X. Liang</w:t>
      </w:r>
      <w:r w:rsidRPr="004C2790">
        <w:rPr>
          <w:i/>
        </w:rPr>
        <w:t>, et al.</w:t>
      </w:r>
      <w:r w:rsidRPr="004C2790">
        <w:t>, "The Radiometer Assessment using Vertically Aligned Nanotubes (RAVAN) CubeSat Mission: A Pathfinder for a New Measurement of Earth's Radiation Budget," 2016.</w:t>
      </w:r>
    </w:p>
    <w:p w14:paraId="759BB54F" w14:textId="77777777" w:rsidR="004C2790" w:rsidRPr="004C2790" w:rsidRDefault="004C2790" w:rsidP="004C2790">
      <w:pPr>
        <w:pStyle w:val="EndNoteBibliography"/>
        <w:spacing w:after="0"/>
        <w:ind w:left="720" w:hanging="720"/>
      </w:pPr>
      <w:r w:rsidRPr="004C2790">
        <w:lastRenderedPageBreak/>
        <w:t>[51]</w:t>
      </w:r>
      <w:r w:rsidRPr="004C2790">
        <w:tab/>
        <w:t>W. H. Swartz, L. P. Dyrud, S. R. Lorentz, D. L. Wu, W. J. Wiscombe, S. J. Papadakis</w:t>
      </w:r>
      <w:r w:rsidRPr="004C2790">
        <w:rPr>
          <w:i/>
        </w:rPr>
        <w:t>, et al.</w:t>
      </w:r>
      <w:r w:rsidRPr="004C2790">
        <w:t xml:space="preserve">, "The RAVAN CubeSat mission: advancing technologies for climate observation," in </w:t>
      </w:r>
      <w:r w:rsidRPr="004C2790">
        <w:rPr>
          <w:i/>
        </w:rPr>
        <w:t>Geoscience and Remote Sensing Symposium (IGARSS), 2015 IEEE International</w:t>
      </w:r>
      <w:r w:rsidRPr="004C2790">
        <w:t>, 2015, pp. 5300-5303.</w:t>
      </w:r>
    </w:p>
    <w:p w14:paraId="6CEE392A" w14:textId="52BA5E84" w:rsidR="004C2790" w:rsidRPr="004C2790" w:rsidRDefault="004C2790" w:rsidP="004C2790">
      <w:pPr>
        <w:pStyle w:val="EndNoteBibliography"/>
        <w:spacing w:after="0"/>
        <w:ind w:left="720" w:hanging="720"/>
      </w:pPr>
      <w:r w:rsidRPr="004C2790">
        <w:t>[52]</w:t>
      </w:r>
      <w:r w:rsidRPr="004C2790">
        <w:tab/>
        <w:t>S. Kanekal, P. O'Brien, D. N. Baker, K. Ogasawara, J. Fennell, E. Christian</w:t>
      </w:r>
      <w:r w:rsidRPr="004C2790">
        <w:rPr>
          <w:i/>
        </w:rPr>
        <w:t>, et al.</w:t>
      </w:r>
      <w:r w:rsidRPr="004C2790">
        <w:t xml:space="preserve">, "Radition belt dynamics: Recent results from van Allen Probes and future observations from CeREs," in </w:t>
      </w:r>
      <w:r w:rsidRPr="004C2790">
        <w:rPr>
          <w:i/>
        </w:rPr>
        <w:t xml:space="preserve">41st COSPAR Scientific Assembly, abstracts from the meeting that was to be held 30 July-7 August at the Istanbul Congress Center (ICC), Turkey, but was cancelled. See </w:t>
      </w:r>
      <w:hyperlink r:id="rId30" w:history="1">
        <w:r w:rsidRPr="004C2790">
          <w:rPr>
            <w:rStyle w:val="Hyperlink"/>
          </w:rPr>
          <w:t>http://cospar2016</w:t>
        </w:r>
      </w:hyperlink>
      <w:r w:rsidRPr="004C2790">
        <w:rPr>
          <w:i/>
        </w:rPr>
        <w:t>. tubitak. gov. tr/en/, Abstract PRBEM. 2-1-16.</w:t>
      </w:r>
      <w:r w:rsidRPr="004C2790">
        <w:t>, 2016.</w:t>
      </w:r>
    </w:p>
    <w:p w14:paraId="0E5385A6" w14:textId="77777777" w:rsidR="004C2790" w:rsidRPr="004C2790" w:rsidRDefault="004C2790" w:rsidP="004C2790">
      <w:pPr>
        <w:pStyle w:val="EndNoteBibliography"/>
        <w:spacing w:after="0"/>
        <w:ind w:left="720" w:hanging="720"/>
      </w:pPr>
      <w:r w:rsidRPr="004C2790">
        <w:t>[53]</w:t>
      </w:r>
      <w:r w:rsidRPr="004C2790">
        <w:tab/>
        <w:t>J. Westerhoff, G. Earle, R. Bishop, G. R. Swenson, S. Vadas, J. Clemmons</w:t>
      </w:r>
      <w:r w:rsidRPr="004C2790">
        <w:rPr>
          <w:i/>
        </w:rPr>
        <w:t>, et al.</w:t>
      </w:r>
      <w:r w:rsidRPr="004C2790">
        <w:t xml:space="preserve">, "LAICE CubeSat mission for gravity wave studies," </w:t>
      </w:r>
      <w:r w:rsidRPr="004C2790">
        <w:rPr>
          <w:i/>
        </w:rPr>
        <w:t xml:space="preserve">Advances in Space Research, </w:t>
      </w:r>
      <w:r w:rsidRPr="004C2790">
        <w:t>vol. 56, pp. 1413-1427, 2015.</w:t>
      </w:r>
    </w:p>
    <w:p w14:paraId="3570101F" w14:textId="77777777" w:rsidR="004C2790" w:rsidRPr="004C2790" w:rsidRDefault="004C2790" w:rsidP="004C2790">
      <w:pPr>
        <w:pStyle w:val="EndNoteBibliography"/>
        <w:spacing w:after="0"/>
        <w:ind w:left="720" w:hanging="720"/>
      </w:pPr>
      <w:r w:rsidRPr="004C2790">
        <w:t>[54]</w:t>
      </w:r>
      <w:r w:rsidRPr="004C2790">
        <w:tab/>
        <w:t>J. M. Morrison, H. Jeffrey, H. Gorter, P. Anderson, C. Clark, A. Holmes</w:t>
      </w:r>
      <w:r w:rsidRPr="004C2790">
        <w:rPr>
          <w:i/>
        </w:rPr>
        <w:t>, et al.</w:t>
      </w:r>
      <w:r w:rsidRPr="004C2790">
        <w:t xml:space="preserve">, "SeaHawk: an advanced CubeSat mission for sustained ocean colour monitoring," in </w:t>
      </w:r>
      <w:r w:rsidRPr="004C2790">
        <w:rPr>
          <w:i/>
        </w:rPr>
        <w:t>SPIE Remote Sensing</w:t>
      </w:r>
      <w:r w:rsidRPr="004C2790">
        <w:t>, 2016, pp. 100001C-100001C-11.</w:t>
      </w:r>
    </w:p>
    <w:p w14:paraId="68E6A852" w14:textId="77777777" w:rsidR="004C2790" w:rsidRPr="004C2790" w:rsidRDefault="004C2790" w:rsidP="004C2790">
      <w:pPr>
        <w:pStyle w:val="EndNoteBibliography"/>
        <w:spacing w:after="0"/>
        <w:ind w:left="720" w:hanging="720"/>
      </w:pPr>
      <w:r w:rsidRPr="004C2790">
        <w:t>[55]</w:t>
      </w:r>
      <w:r w:rsidRPr="004C2790">
        <w:tab/>
        <w:t xml:space="preserve">M. Bentum, A. Meijerink, A.-J. Boonstra, C. Verhoeven, and A.-J. v. d. Veen, "OLFAR: the orbiting low frequency array, how a cube sat swarm becomes a novel radio astronomy instrument in space," </w:t>
      </w:r>
      <w:r w:rsidRPr="004C2790">
        <w:rPr>
          <w:i/>
        </w:rPr>
        <w:t xml:space="preserve">De Vonk, </w:t>
      </w:r>
      <w:r w:rsidRPr="004C2790">
        <w:t>vol. 25, pp. 1-5, 2010.</w:t>
      </w:r>
    </w:p>
    <w:p w14:paraId="3268D9CF" w14:textId="77777777" w:rsidR="004C2790" w:rsidRPr="004C2790" w:rsidRDefault="004C2790" w:rsidP="004C2790">
      <w:pPr>
        <w:pStyle w:val="EndNoteBibliography"/>
        <w:spacing w:after="0"/>
        <w:ind w:left="720" w:hanging="720"/>
      </w:pPr>
      <w:r w:rsidRPr="004C2790">
        <w:t>[56]</w:t>
      </w:r>
      <w:r w:rsidRPr="004C2790">
        <w:tab/>
        <w:t>J. Hanson, J. Chartres, H. Sanchez, and K. Oyadomari, "The EDSN intersatellite communications architecture," 2014.</w:t>
      </w:r>
    </w:p>
    <w:p w14:paraId="5C2E9A00" w14:textId="77777777" w:rsidR="004C2790" w:rsidRPr="004C2790" w:rsidRDefault="004C2790" w:rsidP="004C2790">
      <w:pPr>
        <w:pStyle w:val="EndNoteBibliography"/>
        <w:spacing w:after="0"/>
        <w:ind w:left="720" w:hanging="720"/>
      </w:pPr>
      <w:r w:rsidRPr="004C2790">
        <w:t>[57]</w:t>
      </w:r>
      <w:r w:rsidRPr="004C2790">
        <w:tab/>
        <w:t>J. Chartres, H. Sanchez, and J. Hanson, "EDSN development lessons learned," 2014.</w:t>
      </w:r>
    </w:p>
    <w:p w14:paraId="0622DF99" w14:textId="77777777" w:rsidR="004C2790" w:rsidRPr="004C2790" w:rsidRDefault="004C2790" w:rsidP="004C2790">
      <w:pPr>
        <w:pStyle w:val="EndNoteBibliography"/>
        <w:spacing w:after="0"/>
        <w:ind w:left="720" w:hanging="720"/>
      </w:pPr>
      <w:r w:rsidRPr="004C2790">
        <w:lastRenderedPageBreak/>
        <w:t>[58]</w:t>
      </w:r>
      <w:r w:rsidRPr="004C2790">
        <w:tab/>
        <w:t xml:space="preserve">G. Bora, S. Bora, S. Singh, and S. M. Arsalan, "OSI reference model: An overview," </w:t>
      </w:r>
      <w:r w:rsidRPr="004C2790">
        <w:rPr>
          <w:i/>
        </w:rPr>
        <w:t xml:space="preserve">International Journal of Computer Trends and Technology (IJCTT, </w:t>
      </w:r>
      <w:r w:rsidRPr="004C2790">
        <w:t>vol. 7, 2014.</w:t>
      </w:r>
    </w:p>
    <w:p w14:paraId="462211BD" w14:textId="77777777" w:rsidR="004C2790" w:rsidRPr="004C2790" w:rsidRDefault="004C2790" w:rsidP="004C2790">
      <w:pPr>
        <w:pStyle w:val="EndNoteBibliography"/>
        <w:spacing w:after="0"/>
        <w:ind w:left="720" w:hanging="720"/>
      </w:pPr>
      <w:r w:rsidRPr="004C2790">
        <w:t>[59]</w:t>
      </w:r>
      <w:r w:rsidRPr="004C2790">
        <w:tab/>
        <w:t>K. I. Parker, "State-of-the-Art for Small Satellite Propulsion Systems," 2016.</w:t>
      </w:r>
    </w:p>
    <w:p w14:paraId="6897299C" w14:textId="77777777" w:rsidR="004C2790" w:rsidRPr="004C2790" w:rsidRDefault="004C2790" w:rsidP="004C2790">
      <w:pPr>
        <w:pStyle w:val="EndNoteBibliography"/>
        <w:spacing w:after="0"/>
        <w:ind w:left="720" w:hanging="720"/>
      </w:pPr>
      <w:r w:rsidRPr="004C2790">
        <w:t>[60]</w:t>
      </w:r>
      <w:r w:rsidRPr="004C2790">
        <w:tab/>
        <w:t>O. Barnouin, J. Biele, I. Carnelli, V. Ciarletti, A. Cheng, A. Galvez</w:t>
      </w:r>
      <w:r w:rsidRPr="004C2790">
        <w:rPr>
          <w:i/>
        </w:rPr>
        <w:t>, et al.</w:t>
      </w:r>
      <w:r w:rsidRPr="004C2790">
        <w:t xml:space="preserve">, "The Asteroid Impact and Deflection Assessment (AIDA) mission: Science Proximity Operations," in </w:t>
      </w:r>
      <w:r w:rsidRPr="004C2790">
        <w:rPr>
          <w:i/>
        </w:rPr>
        <w:t>LPSC 2016 47th Lunar and Planetary Science Conference</w:t>
      </w:r>
      <w:r w:rsidRPr="004C2790">
        <w:t>, 2016, p. 1427.</w:t>
      </w:r>
    </w:p>
    <w:p w14:paraId="083918E1" w14:textId="77777777" w:rsidR="004C2790" w:rsidRPr="004C2790" w:rsidRDefault="004C2790" w:rsidP="004C2790">
      <w:pPr>
        <w:pStyle w:val="EndNoteBibliography"/>
        <w:spacing w:after="0"/>
        <w:ind w:left="720" w:hanging="720"/>
      </w:pPr>
      <w:r w:rsidRPr="004C2790">
        <w:t>[61]</w:t>
      </w:r>
      <w:r w:rsidRPr="004C2790">
        <w:tab/>
        <w:t xml:space="preserve">M. Bisgaard, D. Gerhardt, H. Hermanns, J. Krčál, G. Nies, and M. Stenger, "Battery-Aware Scheduling in Low Orbit: The GomX–3 Case," in </w:t>
      </w:r>
      <w:r w:rsidRPr="004C2790">
        <w:rPr>
          <w:i/>
        </w:rPr>
        <w:t>FM 2016: Formal Methods: 21st International Symposium, Limassol, Cyprus, November 9-11, 2016, Proceedings 21</w:t>
      </w:r>
      <w:r w:rsidRPr="004C2790">
        <w:t>, 2016, pp. 559-576.</w:t>
      </w:r>
    </w:p>
    <w:p w14:paraId="61153586" w14:textId="77777777" w:rsidR="004C2790" w:rsidRPr="004C2790" w:rsidRDefault="004C2790" w:rsidP="004C2790">
      <w:pPr>
        <w:pStyle w:val="EndNoteBibliography"/>
        <w:spacing w:after="0"/>
        <w:ind w:left="720" w:hanging="720"/>
      </w:pPr>
      <w:r w:rsidRPr="004C2790">
        <w:t>[62]</w:t>
      </w:r>
      <w:r w:rsidRPr="004C2790">
        <w:tab/>
        <w:t>B. Niels, "ESA and GomSpace Sign Contract to Launch Advanced Nanosatellite," ed. Web: GOMspace, 2016.</w:t>
      </w:r>
    </w:p>
    <w:p w14:paraId="4829DC5B" w14:textId="77777777" w:rsidR="004C2790" w:rsidRPr="004C2790" w:rsidRDefault="004C2790" w:rsidP="004C2790">
      <w:pPr>
        <w:pStyle w:val="EndNoteBibliography"/>
        <w:spacing w:after="0"/>
        <w:ind w:left="720" w:hanging="720"/>
      </w:pPr>
      <w:r w:rsidRPr="004C2790">
        <w:t>[63]</w:t>
      </w:r>
      <w:r w:rsidRPr="004C2790">
        <w:tab/>
        <w:t>M. Villa, A. Martinez, and A. Petro, "Cubesat Proximity Operations Demonstration (CPOD)," 2015.</w:t>
      </w:r>
    </w:p>
    <w:p w14:paraId="12CFD6DB" w14:textId="77777777" w:rsidR="004C2790" w:rsidRPr="004C2790" w:rsidRDefault="004C2790" w:rsidP="004C2790">
      <w:pPr>
        <w:pStyle w:val="EndNoteBibliography"/>
        <w:spacing w:after="0"/>
        <w:ind w:left="720" w:hanging="720"/>
      </w:pPr>
      <w:r w:rsidRPr="004C2790">
        <w:t>[64]</w:t>
      </w:r>
      <w:r w:rsidRPr="004C2790">
        <w:tab/>
        <w:t>D. Cecil, "Potential Future NASA Satellite Data and Applications for Tropical Cyclones," 2016.</w:t>
      </w:r>
    </w:p>
    <w:p w14:paraId="7C8453DB" w14:textId="77777777" w:rsidR="004C2790" w:rsidRPr="004C2790" w:rsidRDefault="004C2790" w:rsidP="004C2790">
      <w:pPr>
        <w:pStyle w:val="EndNoteBibliography"/>
        <w:spacing w:after="0"/>
        <w:ind w:left="720" w:hanging="720"/>
      </w:pPr>
      <w:r w:rsidRPr="004C2790">
        <w:t>[65]</w:t>
      </w:r>
      <w:r w:rsidRPr="004C2790">
        <w:tab/>
        <w:t xml:space="preserve">E. Gill, P. Sundaramoorthy, J. Bouwmeester, B. Zandbergen, and R. Reinhard, "Formation flying within a constellation of nano-satellites: The QB50 mission," </w:t>
      </w:r>
      <w:r w:rsidRPr="004C2790">
        <w:rPr>
          <w:i/>
        </w:rPr>
        <w:t xml:space="preserve">Acta Astronautica, </w:t>
      </w:r>
      <w:r w:rsidRPr="004C2790">
        <w:t>vol. 82, pp. 110-117, 2013.</w:t>
      </w:r>
    </w:p>
    <w:p w14:paraId="298B47F7" w14:textId="77777777" w:rsidR="004C2790" w:rsidRPr="004C2790" w:rsidRDefault="004C2790" w:rsidP="004C2790">
      <w:pPr>
        <w:pStyle w:val="EndNoteBibliography"/>
        <w:spacing w:after="0"/>
        <w:ind w:left="720" w:hanging="720"/>
      </w:pPr>
      <w:r w:rsidRPr="004C2790">
        <w:lastRenderedPageBreak/>
        <w:t>[66]</w:t>
      </w:r>
      <w:r w:rsidRPr="004C2790">
        <w:tab/>
        <w:t xml:space="preserve">T. Rault, A. Bouabdallah, and Y. Challal, "Energy efficiency in wireless sensor networks: A top-down survey," </w:t>
      </w:r>
      <w:r w:rsidRPr="004C2790">
        <w:rPr>
          <w:i/>
        </w:rPr>
        <w:t xml:space="preserve">Computer Networks, </w:t>
      </w:r>
      <w:r w:rsidRPr="004C2790">
        <w:t>vol. 67, pp. 104-122, 2014.</w:t>
      </w:r>
    </w:p>
    <w:p w14:paraId="64936710" w14:textId="77777777" w:rsidR="004C2790" w:rsidRPr="004C2790" w:rsidRDefault="004C2790" w:rsidP="004C2790">
      <w:pPr>
        <w:pStyle w:val="EndNoteBibliography"/>
        <w:spacing w:after="0"/>
        <w:ind w:left="720" w:hanging="720"/>
      </w:pPr>
      <w:r w:rsidRPr="004C2790">
        <w:t>[67]</w:t>
      </w:r>
      <w:r w:rsidRPr="004C2790">
        <w:tab/>
        <w:t>J. Zheng and M. J. Lee, "A comprehensive performance study of IEEE 802.15. 4," ed: IEEE Press book Los Alamitos, 2004.</w:t>
      </w:r>
    </w:p>
    <w:p w14:paraId="599C5A23" w14:textId="77777777" w:rsidR="004C2790" w:rsidRPr="004C2790" w:rsidRDefault="004C2790" w:rsidP="004C2790">
      <w:pPr>
        <w:pStyle w:val="EndNoteBibliography"/>
        <w:spacing w:after="0"/>
        <w:ind w:left="720" w:hanging="720"/>
      </w:pPr>
      <w:r w:rsidRPr="004C2790">
        <w:t>[68]</w:t>
      </w:r>
      <w:r w:rsidRPr="004C2790">
        <w:tab/>
        <w:t xml:space="preserve">C. Gomez, J. Oller, and J. Paradells, "Overview and evaluation of bluetooth low energy: An emerging low-power wireless technology," </w:t>
      </w:r>
      <w:r w:rsidRPr="004C2790">
        <w:rPr>
          <w:i/>
        </w:rPr>
        <w:t xml:space="preserve">Sensors, </w:t>
      </w:r>
      <w:r w:rsidRPr="004C2790">
        <w:t>vol. 12, pp. 11734-11753, 2012.</w:t>
      </w:r>
    </w:p>
    <w:p w14:paraId="1B4F4CEC" w14:textId="77777777" w:rsidR="004C2790" w:rsidRPr="004C2790" w:rsidRDefault="004C2790" w:rsidP="004C2790">
      <w:pPr>
        <w:pStyle w:val="EndNoteBibliography"/>
        <w:spacing w:after="0"/>
        <w:ind w:left="720" w:hanging="720"/>
      </w:pPr>
      <w:r w:rsidRPr="004C2790">
        <w:t>[69]</w:t>
      </w:r>
      <w:r w:rsidRPr="004C2790">
        <w:tab/>
        <w:t xml:space="preserve">N. Accettura, L. A. Grieco, G. Boggia, and P. Camarda, "Performance analysis of the RPL routing protocol," in </w:t>
      </w:r>
      <w:r w:rsidRPr="004C2790">
        <w:rPr>
          <w:i/>
        </w:rPr>
        <w:t>Mechatronics (ICM), 2011 IEEE International Conference on</w:t>
      </w:r>
      <w:r w:rsidRPr="004C2790">
        <w:t>, 2011, pp. 767-772.</w:t>
      </w:r>
    </w:p>
    <w:p w14:paraId="4A2FE7F5" w14:textId="77777777" w:rsidR="004C2790" w:rsidRPr="004C2790" w:rsidRDefault="004C2790" w:rsidP="004C2790">
      <w:pPr>
        <w:pStyle w:val="EndNoteBibliography"/>
        <w:spacing w:after="0"/>
        <w:ind w:left="720" w:hanging="720"/>
      </w:pPr>
      <w:r w:rsidRPr="004C2790">
        <w:t>[70]</w:t>
      </w:r>
      <w:r w:rsidRPr="004C2790">
        <w:tab/>
        <w:t xml:space="preserve">P. T. A. Quang and D.-S. Kim, "Throughput-aware routing for industrial sensor networks: Application to ISA100. 11a," </w:t>
      </w:r>
      <w:r w:rsidRPr="004C2790">
        <w:rPr>
          <w:i/>
        </w:rPr>
        <w:t xml:space="preserve">IEEE Transactions on Industrial Informatics, </w:t>
      </w:r>
      <w:r w:rsidRPr="004C2790">
        <w:t>vol. 10, pp. 351-363, 2014.</w:t>
      </w:r>
    </w:p>
    <w:p w14:paraId="1DEC60DD" w14:textId="77777777" w:rsidR="004C2790" w:rsidRPr="004C2790" w:rsidRDefault="004C2790" w:rsidP="004C2790">
      <w:pPr>
        <w:pStyle w:val="EndNoteBibliography"/>
        <w:spacing w:after="0"/>
        <w:ind w:left="720" w:hanging="720"/>
      </w:pPr>
      <w:r w:rsidRPr="004C2790">
        <w:t>[71]</w:t>
      </w:r>
      <w:r w:rsidRPr="004C2790">
        <w:tab/>
        <w:t xml:space="preserve">O. M. Sheikh and S. A. Mahmoud, </w:t>
      </w:r>
      <w:r w:rsidRPr="004C2790">
        <w:rPr>
          <w:i/>
        </w:rPr>
        <w:t>Cross-Layer Design for Smart Routing in Wireless Sensor Networks</w:t>
      </w:r>
      <w:r w:rsidRPr="004C2790">
        <w:t>: INTECH Open Access Publisher, 2012.</w:t>
      </w:r>
    </w:p>
    <w:p w14:paraId="6D00ECD5" w14:textId="77777777" w:rsidR="004C2790" w:rsidRPr="004C2790" w:rsidRDefault="004C2790" w:rsidP="004C2790">
      <w:pPr>
        <w:pStyle w:val="EndNoteBibliography"/>
        <w:spacing w:after="0"/>
        <w:ind w:left="720" w:hanging="720"/>
      </w:pPr>
      <w:r w:rsidRPr="004C2790">
        <w:t>[72]</w:t>
      </w:r>
      <w:r w:rsidRPr="004C2790">
        <w:tab/>
        <w:t xml:space="preserve">L. D. Mendes and J. J. Rodrigues, "A survey on cross-layer solutions for wireless sensor networks," </w:t>
      </w:r>
      <w:r w:rsidRPr="004C2790">
        <w:rPr>
          <w:i/>
        </w:rPr>
        <w:t xml:space="preserve">Journal of Network and Computer Applications, </w:t>
      </w:r>
      <w:r w:rsidRPr="004C2790">
        <w:t>vol. 34, pp. 523-534, 2011.</w:t>
      </w:r>
    </w:p>
    <w:p w14:paraId="37AF638A" w14:textId="77777777" w:rsidR="004C2790" w:rsidRPr="004C2790" w:rsidRDefault="004C2790" w:rsidP="004C2790">
      <w:pPr>
        <w:pStyle w:val="EndNoteBibliography"/>
        <w:spacing w:after="0"/>
        <w:ind w:left="720" w:hanging="720"/>
      </w:pPr>
      <w:r w:rsidRPr="004C2790">
        <w:t>[73]</w:t>
      </w:r>
      <w:r w:rsidRPr="004C2790">
        <w:tab/>
        <w:t xml:space="preserve">G. Miao, N. Himayat, Y. G. Li, and A. Swami, "Cross‐layer optimization for energy‐efficient wireless communications: a survey," </w:t>
      </w:r>
      <w:r w:rsidRPr="004C2790">
        <w:rPr>
          <w:i/>
        </w:rPr>
        <w:t xml:space="preserve">Wireless Communications and Mobile Computing, </w:t>
      </w:r>
      <w:r w:rsidRPr="004C2790">
        <w:t>vol. 9, pp. 529-542, 2009.</w:t>
      </w:r>
    </w:p>
    <w:p w14:paraId="1CF8832E" w14:textId="77777777" w:rsidR="004C2790" w:rsidRPr="004C2790" w:rsidRDefault="004C2790" w:rsidP="004C2790">
      <w:pPr>
        <w:pStyle w:val="EndNoteBibliography"/>
        <w:spacing w:after="0"/>
        <w:ind w:left="720" w:hanging="720"/>
      </w:pPr>
      <w:r w:rsidRPr="004C2790">
        <w:lastRenderedPageBreak/>
        <w:t>[74]</w:t>
      </w:r>
      <w:r w:rsidRPr="004C2790">
        <w:tab/>
        <w:t xml:space="preserve">M. Di Francesco, S. K. Das, and G. Anastasi, "Data collection in wireless sensor networks with mobile elements: A survey," </w:t>
      </w:r>
      <w:r w:rsidRPr="004C2790">
        <w:rPr>
          <w:i/>
        </w:rPr>
        <w:t xml:space="preserve">ACM Transactions on Sensor Networks (TOSN), </w:t>
      </w:r>
      <w:r w:rsidRPr="004C2790">
        <w:t>vol. 8, p. 7, 2011.</w:t>
      </w:r>
    </w:p>
    <w:p w14:paraId="1BEFA579" w14:textId="77777777" w:rsidR="004C2790" w:rsidRPr="004C2790" w:rsidRDefault="004C2790" w:rsidP="004C2790">
      <w:pPr>
        <w:pStyle w:val="EndNoteBibliography"/>
        <w:spacing w:after="0"/>
        <w:ind w:left="720" w:hanging="720"/>
      </w:pPr>
      <w:r w:rsidRPr="004C2790">
        <w:t>[75]</w:t>
      </w:r>
      <w:r w:rsidRPr="004C2790">
        <w:tab/>
        <w:t xml:space="preserve">C. Schurgers, V. Tsiatsis, S. Ganeriwal, and M. Srivastava, "Optimizing sensor networks in the energy-latency-density design space," </w:t>
      </w:r>
      <w:r w:rsidRPr="004C2790">
        <w:rPr>
          <w:i/>
        </w:rPr>
        <w:t xml:space="preserve">IEEE Transactions on mobile computing, </w:t>
      </w:r>
      <w:r w:rsidRPr="004C2790">
        <w:t>vol. 99, pp. 70-80, 2002.</w:t>
      </w:r>
    </w:p>
    <w:p w14:paraId="2E273B85" w14:textId="77777777" w:rsidR="004C2790" w:rsidRPr="004C2790" w:rsidRDefault="004C2790" w:rsidP="004C2790">
      <w:pPr>
        <w:pStyle w:val="EndNoteBibliography"/>
        <w:spacing w:after="0"/>
        <w:ind w:left="720" w:hanging="720"/>
      </w:pPr>
      <w:r w:rsidRPr="004C2790">
        <w:t>[76]</w:t>
      </w:r>
      <w:r w:rsidRPr="004C2790">
        <w:tab/>
        <w:t xml:space="preserve">L. Bölöni and D. Turgut, "Should I send now or send later? A decision‐theoretic approach to transmission scheduling in sensor networks with mobile sinks," </w:t>
      </w:r>
      <w:r w:rsidRPr="004C2790">
        <w:rPr>
          <w:i/>
        </w:rPr>
        <w:t xml:space="preserve">Wireless Communications and Mobile Computing, </w:t>
      </w:r>
      <w:r w:rsidRPr="004C2790">
        <w:t>vol. 8, pp. 385-403, 2008.</w:t>
      </w:r>
    </w:p>
    <w:p w14:paraId="58E2D6F2" w14:textId="77777777" w:rsidR="004C2790" w:rsidRPr="004C2790" w:rsidRDefault="004C2790" w:rsidP="004C2790">
      <w:pPr>
        <w:pStyle w:val="EndNoteBibliography"/>
        <w:spacing w:after="0"/>
        <w:ind w:left="720" w:hanging="720"/>
      </w:pPr>
      <w:r w:rsidRPr="004C2790">
        <w:t>[77]</w:t>
      </w:r>
      <w:r w:rsidRPr="004C2790">
        <w:tab/>
        <w:t xml:space="preserve">A. Kansal, A. A. Somasundara, D. D. Jea, M. B. Srivastava, and D. Estrin, "Intelligent fluid infrastructure for embedded networks," in </w:t>
      </w:r>
      <w:r w:rsidRPr="004C2790">
        <w:rPr>
          <w:i/>
        </w:rPr>
        <w:t>Proceedings of the 2nd international conference on Mobile systems, applications, and services</w:t>
      </w:r>
      <w:r w:rsidRPr="004C2790">
        <w:t>, 2004, pp. 111-124.</w:t>
      </w:r>
    </w:p>
    <w:p w14:paraId="52FE7D0C" w14:textId="77777777" w:rsidR="004C2790" w:rsidRPr="004C2790" w:rsidRDefault="004C2790" w:rsidP="004C2790">
      <w:pPr>
        <w:pStyle w:val="EndNoteBibliography"/>
        <w:spacing w:after="0"/>
        <w:ind w:left="720" w:hanging="720"/>
      </w:pPr>
      <w:r w:rsidRPr="004C2790">
        <w:t>[78]</w:t>
      </w:r>
      <w:r w:rsidRPr="004C2790">
        <w:tab/>
        <w:t xml:space="preserve">G. Anastasi, M. Conti, E. Gregori, C. Spagoni, and G. Valente, "Motes sensor networks in dynamic scenarios: an experimental study for pervasive applications in urban environments," </w:t>
      </w:r>
      <w:r w:rsidRPr="004C2790">
        <w:rPr>
          <w:i/>
        </w:rPr>
        <w:t xml:space="preserve">Journal of Ubiquitous Computing and Intelligence, </w:t>
      </w:r>
      <w:r w:rsidRPr="004C2790">
        <w:t>vol. 1, pp. 9-16, 2007.</w:t>
      </w:r>
    </w:p>
    <w:p w14:paraId="4FB13900" w14:textId="77777777" w:rsidR="004C2790" w:rsidRPr="004C2790" w:rsidRDefault="004C2790" w:rsidP="004C2790">
      <w:pPr>
        <w:pStyle w:val="EndNoteBibliography"/>
        <w:spacing w:after="0"/>
        <w:ind w:left="720" w:hanging="720"/>
      </w:pPr>
      <w:r w:rsidRPr="004C2790">
        <w:t>[79]</w:t>
      </w:r>
      <w:r w:rsidRPr="004C2790">
        <w:tab/>
        <w:t xml:space="preserve">K. Dantu and G. S. Sukhatme, "Connectivity vs. control: Using directional and positional cues to stabilize routing in robot networks," in </w:t>
      </w:r>
      <w:r w:rsidRPr="004C2790">
        <w:rPr>
          <w:i/>
        </w:rPr>
        <w:t>Robot Communication and Coordination, 2009. ROBOCOMM'09. Second International Conference on</w:t>
      </w:r>
      <w:r w:rsidRPr="004C2790">
        <w:t>, 2009, pp. 1-6.</w:t>
      </w:r>
    </w:p>
    <w:p w14:paraId="45EFAF4C" w14:textId="77777777" w:rsidR="004C2790" w:rsidRPr="004C2790" w:rsidRDefault="004C2790" w:rsidP="004C2790">
      <w:pPr>
        <w:pStyle w:val="EndNoteBibliography"/>
        <w:spacing w:after="0"/>
        <w:ind w:left="720" w:hanging="720"/>
      </w:pPr>
      <w:r w:rsidRPr="004C2790">
        <w:t>[80]</w:t>
      </w:r>
      <w:r w:rsidRPr="004C2790">
        <w:tab/>
        <w:t xml:space="preserve">K. Akkaya and M. Younis, "Energy-aware routing to a mobile gateway in wireless sensor networks," in </w:t>
      </w:r>
      <w:r w:rsidRPr="004C2790">
        <w:rPr>
          <w:i/>
        </w:rPr>
        <w:t xml:space="preserve">Global </w:t>
      </w:r>
      <w:r w:rsidRPr="004C2790">
        <w:rPr>
          <w:i/>
        </w:rPr>
        <w:lastRenderedPageBreak/>
        <w:t>Telecommunications Conference Workshops, 2004. GlobeCom Workshops 2004. IEEE</w:t>
      </w:r>
      <w:r w:rsidRPr="004C2790">
        <w:t>, 2004, pp. 16-21.</w:t>
      </w:r>
    </w:p>
    <w:p w14:paraId="3F6078F2" w14:textId="77777777" w:rsidR="004C2790" w:rsidRPr="004C2790" w:rsidRDefault="004C2790" w:rsidP="004C2790">
      <w:pPr>
        <w:pStyle w:val="EndNoteBibliography"/>
        <w:spacing w:after="0"/>
        <w:ind w:left="720" w:hanging="720"/>
      </w:pPr>
      <w:r w:rsidRPr="004C2790">
        <w:t>[81]</w:t>
      </w:r>
      <w:r w:rsidRPr="004C2790">
        <w:tab/>
        <w:t xml:space="preserve">A. A. Somasundara, A. Kansal, D. D. Jea, D. Estrin, and M. B. Srivastava, "Controllably mobile infrastructure for low energy embedded networks," </w:t>
      </w:r>
      <w:r w:rsidRPr="004C2790">
        <w:rPr>
          <w:i/>
        </w:rPr>
        <w:t xml:space="preserve">IEEE Transactions on Mobile Computing, </w:t>
      </w:r>
      <w:r w:rsidRPr="004C2790">
        <w:t>vol. 5, pp. 958-973, 2006.</w:t>
      </w:r>
    </w:p>
    <w:p w14:paraId="1A319950" w14:textId="77777777" w:rsidR="004C2790" w:rsidRPr="004C2790" w:rsidRDefault="004C2790" w:rsidP="004C2790">
      <w:pPr>
        <w:pStyle w:val="EndNoteBibliography"/>
        <w:spacing w:after="0"/>
        <w:ind w:left="720" w:hanging="720"/>
      </w:pPr>
      <w:r w:rsidRPr="004C2790">
        <w:t>[82]</w:t>
      </w:r>
      <w:r w:rsidRPr="004C2790">
        <w:tab/>
        <w:t xml:space="preserve">S. A. Awwad, C. K. Ng, N. K. Noordin, and M. F. A. Rasid, "Cluster based routing protocol for mobile nodes in wireless sensor network," in </w:t>
      </w:r>
      <w:r w:rsidRPr="004C2790">
        <w:rPr>
          <w:i/>
        </w:rPr>
        <w:t>Collaborative Technologies and Systems, 2009. CTS'09. International Symposium on</w:t>
      </w:r>
      <w:r w:rsidRPr="004C2790">
        <w:t>, 2009, pp. 233-241.</w:t>
      </w:r>
    </w:p>
    <w:p w14:paraId="598D20AB" w14:textId="77777777" w:rsidR="004C2790" w:rsidRPr="004C2790" w:rsidRDefault="004C2790" w:rsidP="004C2790">
      <w:pPr>
        <w:pStyle w:val="EndNoteBibliography"/>
        <w:spacing w:after="0"/>
        <w:ind w:left="720" w:hanging="720"/>
      </w:pPr>
      <w:r w:rsidRPr="004C2790">
        <w:t>[83]</w:t>
      </w:r>
      <w:r w:rsidRPr="004C2790">
        <w:tab/>
        <w:t xml:space="preserve">C. Perkins and I. Chakeres, "Dynamic MANET on-demand (DYMO) routing," </w:t>
      </w:r>
      <w:r w:rsidRPr="004C2790">
        <w:rPr>
          <w:i/>
        </w:rPr>
        <w:t xml:space="preserve">draft-ietf-manet-dymo-26 (work in progress), </w:t>
      </w:r>
      <w:r w:rsidRPr="004C2790">
        <w:t>p. 127, 2013.</w:t>
      </w:r>
    </w:p>
    <w:p w14:paraId="1197E120" w14:textId="77777777" w:rsidR="004C2790" w:rsidRPr="004C2790" w:rsidRDefault="004C2790" w:rsidP="004C2790">
      <w:pPr>
        <w:pStyle w:val="EndNoteBibliography"/>
        <w:spacing w:after="0"/>
        <w:ind w:left="720" w:hanging="720"/>
      </w:pPr>
      <w:r w:rsidRPr="004C2790">
        <w:t>[84]</w:t>
      </w:r>
      <w:r w:rsidRPr="004C2790">
        <w:tab/>
        <w:t xml:space="preserve">N. F. Mir, </w:t>
      </w:r>
      <w:r w:rsidRPr="004C2790">
        <w:rPr>
          <w:i/>
        </w:rPr>
        <w:t>Computer and communication networks</w:t>
      </w:r>
      <w:r w:rsidRPr="004C2790">
        <w:t>: Pearson Education, 2014.</w:t>
      </w:r>
    </w:p>
    <w:p w14:paraId="5859A029" w14:textId="77777777" w:rsidR="004C2790" w:rsidRPr="004C2790" w:rsidRDefault="004C2790" w:rsidP="004C2790">
      <w:pPr>
        <w:pStyle w:val="EndNoteBibliography"/>
        <w:spacing w:after="0"/>
        <w:ind w:left="720" w:hanging="720"/>
      </w:pPr>
      <w:r w:rsidRPr="004C2790">
        <w:t>[85]</w:t>
      </w:r>
      <w:r w:rsidRPr="004C2790">
        <w:tab/>
        <w:t xml:space="preserve">S. Gao, H. Zhang, and S. K. Das, "Efficient data collection in wireless sensor networks with path-constrained mobile sinks," </w:t>
      </w:r>
      <w:r w:rsidRPr="004C2790">
        <w:rPr>
          <w:i/>
        </w:rPr>
        <w:t xml:space="preserve">IEEE Transactions on Mobile Computing, </w:t>
      </w:r>
      <w:r w:rsidRPr="004C2790">
        <w:t>vol. 10, pp. 592-608, 2011.</w:t>
      </w:r>
    </w:p>
    <w:p w14:paraId="040499D4" w14:textId="77777777" w:rsidR="004C2790" w:rsidRPr="004C2790" w:rsidRDefault="004C2790" w:rsidP="004C2790">
      <w:pPr>
        <w:pStyle w:val="EndNoteBibliography"/>
        <w:spacing w:after="0"/>
        <w:ind w:left="720" w:hanging="720"/>
      </w:pPr>
      <w:r w:rsidRPr="004C2790">
        <w:t>[86]</w:t>
      </w:r>
      <w:r w:rsidRPr="004C2790">
        <w:tab/>
        <w:t xml:space="preserve">S. Mohseni, R. Hassan, A. Patel, and R. Razali, "Comparative review study of reactive and proactive routing protocols in MANETs," in </w:t>
      </w:r>
      <w:r w:rsidRPr="004C2790">
        <w:rPr>
          <w:i/>
        </w:rPr>
        <w:t>Digital ecosystems and technologies (DEST), 2010 4th IEEE international conference on</w:t>
      </w:r>
      <w:r w:rsidRPr="004C2790">
        <w:t>, 2010, pp. 304-309.</w:t>
      </w:r>
    </w:p>
    <w:p w14:paraId="4830F64D" w14:textId="77777777" w:rsidR="004C2790" w:rsidRPr="004C2790" w:rsidRDefault="004C2790" w:rsidP="004C2790">
      <w:pPr>
        <w:pStyle w:val="EndNoteBibliography"/>
        <w:spacing w:after="0"/>
        <w:ind w:left="720" w:hanging="720"/>
      </w:pPr>
      <w:r w:rsidRPr="004C2790">
        <w:t>[87]</w:t>
      </w:r>
      <w:r w:rsidRPr="004C2790">
        <w:tab/>
        <w:t>D. Johnson, Y.-c. Hu, and D. Maltz, "The dynamic source routing protocol (DSR) for mobile ad hoc networks for IPv4,"  2070-1721, 2007.</w:t>
      </w:r>
    </w:p>
    <w:p w14:paraId="6D2FC5A5" w14:textId="77777777" w:rsidR="004C2790" w:rsidRPr="004C2790" w:rsidRDefault="004C2790" w:rsidP="004C2790">
      <w:pPr>
        <w:pStyle w:val="EndNoteBibliography"/>
        <w:spacing w:after="0"/>
        <w:ind w:left="720" w:hanging="720"/>
      </w:pPr>
      <w:r w:rsidRPr="004C2790">
        <w:lastRenderedPageBreak/>
        <w:t>[88]</w:t>
      </w:r>
      <w:r w:rsidRPr="004C2790">
        <w:tab/>
        <w:t>C. Perkins, E. Belding-Royer, and S. Das, "Ad hoc on-demand distance vector (AODV) routing,"  2070-1721, 2003.</w:t>
      </w:r>
    </w:p>
    <w:p w14:paraId="398652CA" w14:textId="77777777" w:rsidR="004C2790" w:rsidRPr="004C2790" w:rsidRDefault="004C2790" w:rsidP="004C2790">
      <w:pPr>
        <w:pStyle w:val="EndNoteBibliography"/>
        <w:spacing w:after="0"/>
        <w:ind w:left="720" w:hanging="720"/>
      </w:pPr>
      <w:r w:rsidRPr="004C2790">
        <w:t>[89]</w:t>
      </w:r>
      <w:r w:rsidRPr="004C2790">
        <w:tab/>
        <w:t xml:space="preserve">V. D. Park and M. S. Corson, "A highly adaptive distributed routing algorithm for mobile wireless networks," in </w:t>
      </w:r>
      <w:r w:rsidRPr="004C2790">
        <w:rPr>
          <w:i/>
        </w:rPr>
        <w:t>INFOCOM'97. Sixteenth Annual Joint Conference of the IEEE Computer and Communications Societies. Driving the Information Revolution., Proceedings IEEE</w:t>
      </w:r>
      <w:r w:rsidRPr="004C2790">
        <w:t>, 1997, pp. 1405-1413.</w:t>
      </w:r>
    </w:p>
    <w:p w14:paraId="2ACB5B98" w14:textId="77777777" w:rsidR="004C2790" w:rsidRPr="004C2790" w:rsidRDefault="004C2790" w:rsidP="004C2790">
      <w:pPr>
        <w:pStyle w:val="EndNoteBibliography"/>
        <w:spacing w:after="0"/>
        <w:ind w:left="720" w:hanging="720"/>
      </w:pPr>
      <w:r w:rsidRPr="004C2790">
        <w:t>[90]</w:t>
      </w:r>
      <w:r w:rsidRPr="004C2790">
        <w:tab/>
        <w:t xml:space="preserve">C. E. Perkins and P. Bhagwat, "Highly dynamic destination-sequenced distance-vector routing (DSDV) for mobile computers," in </w:t>
      </w:r>
      <w:r w:rsidRPr="004C2790">
        <w:rPr>
          <w:i/>
        </w:rPr>
        <w:t>ACM SIGCOMM computer communication review</w:t>
      </w:r>
      <w:r w:rsidRPr="004C2790">
        <w:t>, 1994, pp. 234-244.</w:t>
      </w:r>
    </w:p>
    <w:p w14:paraId="715F926E" w14:textId="77777777" w:rsidR="004C2790" w:rsidRPr="004C2790" w:rsidRDefault="004C2790" w:rsidP="004C2790">
      <w:pPr>
        <w:pStyle w:val="EndNoteBibliography"/>
        <w:spacing w:after="0"/>
        <w:ind w:left="720" w:hanging="720"/>
      </w:pPr>
      <w:r w:rsidRPr="004C2790">
        <w:t>[91]</w:t>
      </w:r>
      <w:r w:rsidRPr="004C2790">
        <w:tab/>
        <w:t xml:space="preserve">A. T. Kolade, M. F. Zuhairi, H. Dao, and S. Khan, "Bait Request Algorithm to Mitigate Black Hole Attacks in Mobile Ad Hoc Networks," </w:t>
      </w:r>
      <w:r w:rsidRPr="004C2790">
        <w:rPr>
          <w:i/>
        </w:rPr>
        <w:t xml:space="preserve">International Journal of Computer Science and Network Security (IJCSNS), </w:t>
      </w:r>
      <w:r w:rsidRPr="004C2790">
        <w:t>vol. 16, p. 56, 2016.</w:t>
      </w:r>
    </w:p>
    <w:p w14:paraId="56554762" w14:textId="77777777" w:rsidR="004C2790" w:rsidRPr="004C2790" w:rsidRDefault="004C2790" w:rsidP="004C2790">
      <w:pPr>
        <w:pStyle w:val="EndNoteBibliography"/>
        <w:spacing w:after="0"/>
        <w:ind w:left="720" w:hanging="720"/>
      </w:pPr>
      <w:r w:rsidRPr="004C2790">
        <w:t>[92]</w:t>
      </w:r>
      <w:r w:rsidRPr="004C2790">
        <w:tab/>
        <w:t xml:space="preserve">S. A. Mohammad, A. Rasheed, and A. Qayyum, "VANET architectures and protocol stacks: a survey," in </w:t>
      </w:r>
      <w:r w:rsidRPr="004C2790">
        <w:rPr>
          <w:i/>
        </w:rPr>
        <w:t>International Workshop on Communication Technologies for Vehicles</w:t>
      </w:r>
      <w:r w:rsidRPr="004C2790">
        <w:t>, 2011, pp. 95-105.</w:t>
      </w:r>
    </w:p>
    <w:p w14:paraId="3678056A" w14:textId="77777777" w:rsidR="004C2790" w:rsidRPr="004C2790" w:rsidRDefault="004C2790" w:rsidP="004C2790">
      <w:pPr>
        <w:pStyle w:val="EndNoteBibliography"/>
        <w:spacing w:after="0"/>
        <w:ind w:left="720" w:hanging="720"/>
      </w:pPr>
      <w:r w:rsidRPr="004C2790">
        <w:t>[93]</w:t>
      </w:r>
      <w:r w:rsidRPr="004C2790">
        <w:tab/>
        <w:t xml:space="preserve">T. L. Willke, P. Tientrakool, and N. F. Maxemchuk, "A survey of inter-vehicle communication protocols and their applications," </w:t>
      </w:r>
      <w:r w:rsidRPr="004C2790">
        <w:rPr>
          <w:i/>
        </w:rPr>
        <w:t xml:space="preserve">IEEE Communications Surveys &amp; Tutorials, </w:t>
      </w:r>
      <w:r w:rsidRPr="004C2790">
        <w:t>vol. 11, 2009.</w:t>
      </w:r>
    </w:p>
    <w:p w14:paraId="272911C3" w14:textId="77777777" w:rsidR="004C2790" w:rsidRPr="004C2790" w:rsidRDefault="004C2790" w:rsidP="004C2790">
      <w:pPr>
        <w:pStyle w:val="EndNoteBibliography"/>
        <w:spacing w:after="0"/>
        <w:ind w:left="720" w:hanging="720"/>
      </w:pPr>
      <w:r w:rsidRPr="004C2790">
        <w:t>[94]</w:t>
      </w:r>
      <w:r w:rsidRPr="004C2790">
        <w:tab/>
        <w:t xml:space="preserve">I. Bekmezci, O. K. Sahingoz, and Ş. Temel, "Flying ad-hoc networks (FANETs): A survey," </w:t>
      </w:r>
      <w:r w:rsidRPr="004C2790">
        <w:rPr>
          <w:i/>
        </w:rPr>
        <w:t xml:space="preserve">Ad Hoc Networks, </w:t>
      </w:r>
      <w:r w:rsidRPr="004C2790">
        <w:t>vol. 11, pp. 1254-1270, 2013.</w:t>
      </w:r>
    </w:p>
    <w:p w14:paraId="73CAB737" w14:textId="77777777" w:rsidR="004C2790" w:rsidRPr="004C2790" w:rsidRDefault="004C2790" w:rsidP="004C2790">
      <w:pPr>
        <w:pStyle w:val="EndNoteBibliography"/>
        <w:spacing w:after="0"/>
        <w:ind w:left="720" w:hanging="720"/>
      </w:pPr>
      <w:r w:rsidRPr="004C2790">
        <w:t>[95]</w:t>
      </w:r>
      <w:r w:rsidRPr="004C2790">
        <w:tab/>
        <w:t xml:space="preserve">J. H. Forsmann, R. E. Hiromoto, and J. Svoboda, "A time-slotted on-demand routing protocol for mobile ad hoc unmanned </w:t>
      </w:r>
      <w:r w:rsidRPr="004C2790">
        <w:lastRenderedPageBreak/>
        <w:t xml:space="preserve">vehicle systems," in </w:t>
      </w:r>
      <w:r w:rsidRPr="004C2790">
        <w:rPr>
          <w:i/>
        </w:rPr>
        <w:t>Defense and Security Symposium</w:t>
      </w:r>
      <w:r w:rsidRPr="004C2790">
        <w:t>, 2007, pp. 65611P-65611P-11.</w:t>
      </w:r>
    </w:p>
    <w:p w14:paraId="35814492" w14:textId="77777777" w:rsidR="004C2790" w:rsidRPr="004C2790" w:rsidRDefault="004C2790" w:rsidP="004C2790">
      <w:pPr>
        <w:pStyle w:val="EndNoteBibliography"/>
        <w:spacing w:after="0"/>
        <w:ind w:left="720" w:hanging="720"/>
      </w:pPr>
      <w:r w:rsidRPr="004C2790">
        <w:t>[96]</w:t>
      </w:r>
      <w:r w:rsidRPr="004C2790">
        <w:tab/>
        <w:t xml:space="preserve">B. Karp and H.-T. Kung, "GPSR: Greedy perimeter stateless routing for wireless networks," in </w:t>
      </w:r>
      <w:r w:rsidRPr="004C2790">
        <w:rPr>
          <w:i/>
        </w:rPr>
        <w:t>Proceedings of the 6th annual international conference on Mobile computing and networking</w:t>
      </w:r>
      <w:r w:rsidRPr="004C2790">
        <w:t>, 2000, pp. 243-254.</w:t>
      </w:r>
    </w:p>
    <w:p w14:paraId="2B8AB632" w14:textId="77777777" w:rsidR="004C2790" w:rsidRPr="004C2790" w:rsidRDefault="004C2790" w:rsidP="004C2790">
      <w:pPr>
        <w:pStyle w:val="EndNoteBibliography"/>
        <w:spacing w:after="0"/>
        <w:ind w:left="720" w:hanging="720"/>
      </w:pPr>
      <w:r w:rsidRPr="004C2790">
        <w:t>[97]</w:t>
      </w:r>
      <w:r w:rsidRPr="004C2790">
        <w:tab/>
        <w:t xml:space="preserve">A. I. Alshabtat, L. Dong, J. Li, and F. Yang, "Low latency routing algorithm for unmanned aerial vehicles ad-hoc networks," </w:t>
      </w:r>
      <w:r w:rsidRPr="004C2790">
        <w:rPr>
          <w:i/>
        </w:rPr>
        <w:t xml:space="preserve">International Journal of Electrical and Computer Engineering, </w:t>
      </w:r>
      <w:r w:rsidRPr="004C2790">
        <w:t>vol. 6, pp. 48-54, 2010.</w:t>
      </w:r>
    </w:p>
    <w:p w14:paraId="1FB8FFE2" w14:textId="77777777" w:rsidR="004C2790" w:rsidRPr="004C2790" w:rsidRDefault="004C2790" w:rsidP="004C2790">
      <w:pPr>
        <w:pStyle w:val="EndNoteBibliography"/>
        <w:spacing w:after="0"/>
        <w:ind w:left="720" w:hanging="720"/>
      </w:pPr>
      <w:r w:rsidRPr="004C2790">
        <w:t>[98]</w:t>
      </w:r>
      <w:r w:rsidRPr="004C2790">
        <w:tab/>
        <w:t>S. Chaumette, R. Laplace, C. Mazel, R. Mirault, A. Dunand, Y. Lecoutre</w:t>
      </w:r>
      <w:r w:rsidRPr="004C2790">
        <w:rPr>
          <w:i/>
        </w:rPr>
        <w:t>, et al.</w:t>
      </w:r>
      <w:r w:rsidRPr="004C2790">
        <w:t xml:space="preserve">, "Carus, an operational retasking application for a swarm of autonomous uavs: First return on experience," in </w:t>
      </w:r>
      <w:r w:rsidRPr="004C2790">
        <w:rPr>
          <w:i/>
        </w:rPr>
        <w:t>MILITARY COMMUNICATIONS CONFERENCE, 2011-MILCOM 2011</w:t>
      </w:r>
      <w:r w:rsidRPr="004C2790">
        <w:t>, 2011, pp. 2003-2010.</w:t>
      </w:r>
    </w:p>
    <w:p w14:paraId="55536834" w14:textId="77777777" w:rsidR="004C2790" w:rsidRPr="004C2790" w:rsidRDefault="004C2790" w:rsidP="004C2790">
      <w:pPr>
        <w:pStyle w:val="EndNoteBibliography"/>
        <w:spacing w:after="0"/>
        <w:ind w:left="720" w:hanging="720"/>
      </w:pPr>
      <w:r w:rsidRPr="004C2790">
        <w:t>[99]</w:t>
      </w:r>
      <w:r w:rsidRPr="004C2790">
        <w:tab/>
        <w:t xml:space="preserve">W. Huba and N. Shenoy, "Airborne surveillance networks with directional antennas," in </w:t>
      </w:r>
      <w:r w:rsidRPr="004C2790">
        <w:rPr>
          <w:i/>
        </w:rPr>
        <w:t>IARIA International conference on Computers and network Systems, ICNS</w:t>
      </w:r>
      <w:r w:rsidRPr="004C2790">
        <w:t>, 2012.</w:t>
      </w:r>
    </w:p>
    <w:p w14:paraId="676C6958" w14:textId="77777777" w:rsidR="004C2790" w:rsidRPr="004C2790" w:rsidRDefault="004C2790" w:rsidP="004C2790">
      <w:pPr>
        <w:pStyle w:val="EndNoteBibliography"/>
        <w:spacing w:after="0"/>
        <w:ind w:left="720" w:hanging="720"/>
      </w:pPr>
      <w:r w:rsidRPr="004C2790">
        <w:t>[100]</w:t>
      </w:r>
      <w:r w:rsidRPr="004C2790">
        <w:tab/>
        <w:t xml:space="preserve">A. I. Alshbatat and L. Dong, "Cross layer design for mobile ad-hoc unmanned aerial vehicle communication networks," in </w:t>
      </w:r>
      <w:r w:rsidRPr="004C2790">
        <w:rPr>
          <w:i/>
        </w:rPr>
        <w:t>Networking, Sensing and Control (ICNSC), 2010 International Conference on</w:t>
      </w:r>
      <w:r w:rsidRPr="004C2790">
        <w:t>, 2010, pp. 331-336.</w:t>
      </w:r>
    </w:p>
    <w:p w14:paraId="69F2FAD2" w14:textId="77777777" w:rsidR="004C2790" w:rsidRPr="004C2790" w:rsidRDefault="004C2790" w:rsidP="004C2790">
      <w:pPr>
        <w:pStyle w:val="EndNoteBibliography"/>
        <w:spacing w:after="0"/>
        <w:ind w:left="720" w:hanging="720"/>
      </w:pPr>
      <w:r w:rsidRPr="004C2790">
        <w:t>[101]</w:t>
      </w:r>
      <w:r w:rsidRPr="004C2790">
        <w:tab/>
        <w:t>O. N. Challa, "CubeSat Cloud: A framework for distributed storage, processing and communication of remote sensing data on cubesat clusters," 2013.</w:t>
      </w:r>
    </w:p>
    <w:p w14:paraId="03876280" w14:textId="77777777" w:rsidR="004C2790" w:rsidRPr="004C2790" w:rsidRDefault="004C2790" w:rsidP="004C2790">
      <w:pPr>
        <w:pStyle w:val="EndNoteBibliography"/>
        <w:spacing w:after="0"/>
        <w:ind w:left="720" w:hanging="720"/>
      </w:pPr>
      <w:r w:rsidRPr="004C2790">
        <w:t>[102]</w:t>
      </w:r>
      <w:r w:rsidRPr="004C2790">
        <w:tab/>
        <w:t xml:space="preserve">O. N. Challa and J. McNair, "Cubesat torrent: Torrent like distributed communications for cubesat satellite clusters," in </w:t>
      </w:r>
      <w:r w:rsidRPr="004C2790">
        <w:rPr>
          <w:i/>
        </w:rPr>
        <w:lastRenderedPageBreak/>
        <w:t>MILCOM 2012-2012 IEEE Military Communications Conference</w:t>
      </w:r>
      <w:r w:rsidRPr="004C2790">
        <w:t>, 2012, pp. 1-6.</w:t>
      </w:r>
    </w:p>
    <w:p w14:paraId="28124EA1" w14:textId="77777777" w:rsidR="004C2790" w:rsidRPr="004C2790" w:rsidRDefault="004C2790" w:rsidP="004C2790">
      <w:pPr>
        <w:pStyle w:val="EndNoteBibliography"/>
        <w:spacing w:after="0"/>
        <w:ind w:left="720" w:hanging="720"/>
      </w:pPr>
      <w:r w:rsidRPr="004C2790">
        <w:t>[103]</w:t>
      </w:r>
      <w:r w:rsidRPr="004C2790">
        <w:tab/>
        <w:t xml:space="preserve">O. Challa and J. McNair, "Distributed Computing on CubeSat Clusters using MapReduce," in </w:t>
      </w:r>
      <w:r w:rsidRPr="004C2790">
        <w:rPr>
          <w:i/>
        </w:rPr>
        <w:t>Proceedings of the 1st Interplanetary CubeSat Workshop, Cambridge, MA</w:t>
      </w:r>
      <w:r w:rsidRPr="004C2790">
        <w:t>, 2012.</w:t>
      </w:r>
    </w:p>
    <w:p w14:paraId="1E3533BC" w14:textId="77777777" w:rsidR="004C2790" w:rsidRPr="004C2790" w:rsidRDefault="004C2790" w:rsidP="004C2790">
      <w:pPr>
        <w:pStyle w:val="EndNoteBibliography"/>
        <w:spacing w:after="0"/>
        <w:ind w:left="720" w:hanging="720"/>
      </w:pPr>
      <w:r w:rsidRPr="004C2790">
        <w:t>[104]</w:t>
      </w:r>
      <w:r w:rsidRPr="004C2790">
        <w:tab/>
        <w:t xml:space="preserve">O. N. Challa and J. McNair, "Distributed Data Storage on CubeSat Clusters," </w:t>
      </w:r>
      <w:r w:rsidRPr="004C2790">
        <w:rPr>
          <w:i/>
        </w:rPr>
        <w:t xml:space="preserve">Advances in Computing, </w:t>
      </w:r>
      <w:r w:rsidRPr="004C2790">
        <w:t>vol. 3, pp. 36-49, 2013.</w:t>
      </w:r>
    </w:p>
    <w:p w14:paraId="09237DC2" w14:textId="77777777" w:rsidR="004C2790" w:rsidRPr="004C2790" w:rsidRDefault="004C2790" w:rsidP="004C2790">
      <w:pPr>
        <w:pStyle w:val="EndNoteBibliography"/>
        <w:spacing w:after="0"/>
        <w:ind w:left="720" w:hanging="720"/>
      </w:pPr>
      <w:r w:rsidRPr="004C2790">
        <w:t>[105]</w:t>
      </w:r>
      <w:r w:rsidRPr="004C2790">
        <w:tab/>
        <w:t xml:space="preserve">R. Radhakrishnan, W. W. Edmonson, F. Afghah, J. Chenou, R. M. Rodriguez-Osorio, and Q.-A. Zeng, "Optimal multiple access protocol for inter-satellite communication in small satellite systems," in </w:t>
      </w:r>
      <w:r w:rsidRPr="004C2790">
        <w:rPr>
          <w:i/>
        </w:rPr>
        <w:t>4S Small Satellite Systems and Services Symposium</w:t>
      </w:r>
      <w:r w:rsidRPr="004C2790">
        <w:t>, 2014.</w:t>
      </w:r>
    </w:p>
    <w:p w14:paraId="6DCD1FE0" w14:textId="77777777" w:rsidR="004C2790" w:rsidRPr="004C2790" w:rsidRDefault="004C2790" w:rsidP="004C2790">
      <w:pPr>
        <w:pStyle w:val="EndNoteBibliography"/>
        <w:spacing w:after="0"/>
        <w:ind w:left="720" w:hanging="720"/>
      </w:pPr>
      <w:r w:rsidRPr="004C2790">
        <w:t>[106]</w:t>
      </w:r>
      <w:r w:rsidRPr="004C2790">
        <w:tab/>
        <w:t xml:space="preserve">C.-T. Cheng, K. T. Chi, and F. C. Lau, "An energy-aware scheduling scheme for wireless sensor networks," </w:t>
      </w:r>
      <w:r w:rsidRPr="004C2790">
        <w:rPr>
          <w:i/>
        </w:rPr>
        <w:t xml:space="preserve">IEEE Transactions on vehicular technology, </w:t>
      </w:r>
      <w:r w:rsidRPr="004C2790">
        <w:t>vol. 59, pp. 3427-3444, 2010.</w:t>
      </w:r>
    </w:p>
    <w:p w14:paraId="61398B14" w14:textId="77777777" w:rsidR="004C2790" w:rsidRPr="004C2790" w:rsidRDefault="004C2790" w:rsidP="004C2790">
      <w:pPr>
        <w:pStyle w:val="EndNoteBibliography"/>
        <w:spacing w:after="0"/>
        <w:ind w:left="720" w:hanging="720"/>
      </w:pPr>
      <w:r w:rsidRPr="004C2790">
        <w:t>[107]</w:t>
      </w:r>
      <w:r w:rsidRPr="004C2790">
        <w:tab/>
        <w:t>D. Gerhardt, M. Bisgaard, L. Alminde, R. Walker, M. A. Fernandez, A. Latiri</w:t>
      </w:r>
      <w:r w:rsidRPr="004C2790">
        <w:rPr>
          <w:i/>
        </w:rPr>
        <w:t>, et al.</w:t>
      </w:r>
      <w:r w:rsidRPr="004C2790">
        <w:t>, "GOMX-3: Mission Results from the Inaugural ESA In-Orbit Demonstration CubeSat," 2016.</w:t>
      </w:r>
    </w:p>
    <w:p w14:paraId="55DABBAC" w14:textId="77777777" w:rsidR="004C2790" w:rsidRPr="004C2790" w:rsidRDefault="004C2790" w:rsidP="004C2790">
      <w:pPr>
        <w:pStyle w:val="EndNoteBibliography"/>
        <w:spacing w:after="0"/>
        <w:ind w:left="720" w:hanging="720"/>
      </w:pPr>
      <w:r w:rsidRPr="004C2790">
        <w:t>[108]</w:t>
      </w:r>
      <w:r w:rsidRPr="004C2790">
        <w:tab/>
        <w:t>S. Burleigh, A. Hooke, L. Torgerson, K. Fall, V. Cerf, B. Durst</w:t>
      </w:r>
      <w:r w:rsidRPr="004C2790">
        <w:rPr>
          <w:i/>
        </w:rPr>
        <w:t>, et al.</w:t>
      </w:r>
      <w:r w:rsidRPr="004C2790">
        <w:t xml:space="preserve">, "Delay-tolerant networking: an approach to interplanetary internet," </w:t>
      </w:r>
      <w:r w:rsidRPr="004C2790">
        <w:rPr>
          <w:i/>
        </w:rPr>
        <w:t xml:space="preserve">IEEE Communications Magazine, </w:t>
      </w:r>
      <w:r w:rsidRPr="004C2790">
        <w:t>vol. 41, pp. 128-136, 2003.</w:t>
      </w:r>
    </w:p>
    <w:p w14:paraId="10F69193" w14:textId="77777777" w:rsidR="004C2790" w:rsidRPr="004C2790" w:rsidRDefault="004C2790" w:rsidP="004C2790">
      <w:pPr>
        <w:pStyle w:val="EndNoteBibliography"/>
        <w:ind w:left="720" w:hanging="720"/>
      </w:pPr>
      <w:r w:rsidRPr="004C2790">
        <w:t>[109]</w:t>
      </w:r>
      <w:r w:rsidRPr="004C2790">
        <w:tab/>
        <w:t xml:space="preserve">D. J. Mudgway and R. Launius, </w:t>
      </w:r>
      <w:r w:rsidRPr="004C2790">
        <w:rPr>
          <w:i/>
        </w:rPr>
        <w:t>Uplink-Downlink: A History of the Deep Space Network, 1957-1997</w:t>
      </w:r>
      <w:r w:rsidRPr="004C2790">
        <w:t>, 2001.</w:t>
      </w:r>
    </w:p>
    <w:p w14:paraId="76FB6D61" w14:textId="3F610FC0" w:rsidR="008721CF" w:rsidRDefault="00DF291E" w:rsidP="00C42DA7">
      <w:pPr>
        <w:pStyle w:val="Bibliographystyle"/>
        <w:ind w:left="0" w:firstLine="0"/>
      </w:pPr>
      <w:r>
        <w:fldChar w:fldCharType="end"/>
      </w:r>
    </w:p>
    <w:sectPr w:rsidR="008721CF" w:rsidSect="00FC0085">
      <w:headerReference w:type="default" r:id="rId31"/>
      <w:footerReference w:type="default" r:id="rId32"/>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C0760C" w14:textId="77777777" w:rsidR="00990B45" w:rsidRDefault="00990B45" w:rsidP="00764DB4">
      <w:r>
        <w:separator/>
      </w:r>
    </w:p>
  </w:endnote>
  <w:endnote w:type="continuationSeparator" w:id="0">
    <w:p w14:paraId="3903FB37" w14:textId="77777777" w:rsidR="00990B45" w:rsidRDefault="00990B45"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218BB2DB" w:rsidR="00B12FD4" w:rsidRPr="00005A0B" w:rsidRDefault="00B12FD4"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134409">
      <w:rPr>
        <w:rStyle w:val="PageNumber"/>
        <w:rFonts w:ascii="Constantia" w:hAnsi="Constantia"/>
        <w:noProof/>
      </w:rPr>
      <w:t>i</w:t>
    </w:r>
    <w:r w:rsidRPr="00005A0B">
      <w:rPr>
        <w:rStyle w:val="PageNumber"/>
        <w:rFonts w:ascii="Constantia" w:hAnsi="Constanti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54CBB10C" w:rsidR="00B12FD4" w:rsidRPr="00ED5118" w:rsidRDefault="00B12FD4" w:rsidP="00764DB4">
    <w:pPr>
      <w:pStyle w:val="Footer"/>
    </w:pPr>
    <w:r>
      <w:fldChar w:fldCharType="begin"/>
    </w:r>
    <w:r>
      <w:instrText xml:space="preserve"> PAGE   \* MERGEFORMAT </w:instrText>
    </w:r>
    <w:r>
      <w:fldChar w:fldCharType="separate"/>
    </w:r>
    <w:r w:rsidR="00134409">
      <w:rPr>
        <w:noProof/>
      </w:rPr>
      <w:t>10</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CF6F46" w14:textId="77777777" w:rsidR="00990B45" w:rsidRDefault="00990B45" w:rsidP="00764DB4">
      <w:r>
        <w:separator/>
      </w:r>
    </w:p>
  </w:footnote>
  <w:footnote w:type="continuationSeparator" w:id="0">
    <w:p w14:paraId="68D1FE56" w14:textId="77777777" w:rsidR="00990B45" w:rsidRDefault="00990B45"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B12FD4" w:rsidRDefault="00B12FD4"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B12FD4" w:rsidRDefault="00B12FD4"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record-ids&gt;&lt;/item&gt;&lt;/Libraries&gt;"/>
  </w:docVars>
  <w:rsids>
    <w:rsidRoot w:val="00760161"/>
    <w:rsid w:val="000039FB"/>
    <w:rsid w:val="00005A0B"/>
    <w:rsid w:val="00007B68"/>
    <w:rsid w:val="00011B01"/>
    <w:rsid w:val="000157DD"/>
    <w:rsid w:val="00021FC5"/>
    <w:rsid w:val="00023B50"/>
    <w:rsid w:val="000400FC"/>
    <w:rsid w:val="00046436"/>
    <w:rsid w:val="00060907"/>
    <w:rsid w:val="00076A3D"/>
    <w:rsid w:val="00077C92"/>
    <w:rsid w:val="0008173C"/>
    <w:rsid w:val="00090D21"/>
    <w:rsid w:val="00091E72"/>
    <w:rsid w:val="000923EB"/>
    <w:rsid w:val="000B6646"/>
    <w:rsid w:val="000C04DC"/>
    <w:rsid w:val="000D3FBF"/>
    <w:rsid w:val="000D47A5"/>
    <w:rsid w:val="000D76A1"/>
    <w:rsid w:val="000E334A"/>
    <w:rsid w:val="000E33B8"/>
    <w:rsid w:val="000E6121"/>
    <w:rsid w:val="000E6FF6"/>
    <w:rsid w:val="000F5EC2"/>
    <w:rsid w:val="000F7418"/>
    <w:rsid w:val="00104AA2"/>
    <w:rsid w:val="00106737"/>
    <w:rsid w:val="00111A5B"/>
    <w:rsid w:val="0011792A"/>
    <w:rsid w:val="0012250D"/>
    <w:rsid w:val="0012425B"/>
    <w:rsid w:val="00134409"/>
    <w:rsid w:val="00143096"/>
    <w:rsid w:val="0015061D"/>
    <w:rsid w:val="001643F3"/>
    <w:rsid w:val="00176653"/>
    <w:rsid w:val="0018221D"/>
    <w:rsid w:val="001868B7"/>
    <w:rsid w:val="001942A9"/>
    <w:rsid w:val="001953DA"/>
    <w:rsid w:val="001953DD"/>
    <w:rsid w:val="001B0F59"/>
    <w:rsid w:val="001B1B86"/>
    <w:rsid w:val="001B2BCE"/>
    <w:rsid w:val="001B2CF2"/>
    <w:rsid w:val="001B389E"/>
    <w:rsid w:val="001C1842"/>
    <w:rsid w:val="001C3B1B"/>
    <w:rsid w:val="001C438B"/>
    <w:rsid w:val="001C78D2"/>
    <w:rsid w:val="001C7D5F"/>
    <w:rsid w:val="001E43EB"/>
    <w:rsid w:val="001E51C0"/>
    <w:rsid w:val="001E6AB6"/>
    <w:rsid w:val="001F0C7E"/>
    <w:rsid w:val="001F4485"/>
    <w:rsid w:val="001F4BD5"/>
    <w:rsid w:val="0020014D"/>
    <w:rsid w:val="00200672"/>
    <w:rsid w:val="002007E5"/>
    <w:rsid w:val="002079E7"/>
    <w:rsid w:val="002136D1"/>
    <w:rsid w:val="0021517B"/>
    <w:rsid w:val="0021589B"/>
    <w:rsid w:val="00224C7B"/>
    <w:rsid w:val="002302BC"/>
    <w:rsid w:val="002305E1"/>
    <w:rsid w:val="002310A6"/>
    <w:rsid w:val="00233A6F"/>
    <w:rsid w:val="00237CE1"/>
    <w:rsid w:val="00244EBC"/>
    <w:rsid w:val="00245816"/>
    <w:rsid w:val="002473AA"/>
    <w:rsid w:val="00251C35"/>
    <w:rsid w:val="00254B9F"/>
    <w:rsid w:val="00254F47"/>
    <w:rsid w:val="00261AFD"/>
    <w:rsid w:val="0026256F"/>
    <w:rsid w:val="00271E8A"/>
    <w:rsid w:val="00282EA3"/>
    <w:rsid w:val="00285006"/>
    <w:rsid w:val="00285510"/>
    <w:rsid w:val="00290CF7"/>
    <w:rsid w:val="00292640"/>
    <w:rsid w:val="00295694"/>
    <w:rsid w:val="0029597F"/>
    <w:rsid w:val="002A0D85"/>
    <w:rsid w:val="002A13B7"/>
    <w:rsid w:val="002A3882"/>
    <w:rsid w:val="002B4DCA"/>
    <w:rsid w:val="002B50D5"/>
    <w:rsid w:val="002B5E39"/>
    <w:rsid w:val="002C6088"/>
    <w:rsid w:val="002D35AE"/>
    <w:rsid w:val="002D6AD6"/>
    <w:rsid w:val="002F2C39"/>
    <w:rsid w:val="002F2DF4"/>
    <w:rsid w:val="002F6A69"/>
    <w:rsid w:val="002F706F"/>
    <w:rsid w:val="00303ED3"/>
    <w:rsid w:val="0030486E"/>
    <w:rsid w:val="00304CE8"/>
    <w:rsid w:val="00313DA3"/>
    <w:rsid w:val="003166DC"/>
    <w:rsid w:val="00320F2A"/>
    <w:rsid w:val="00325091"/>
    <w:rsid w:val="00335997"/>
    <w:rsid w:val="00341FAD"/>
    <w:rsid w:val="0034287A"/>
    <w:rsid w:val="00343902"/>
    <w:rsid w:val="00343ADC"/>
    <w:rsid w:val="0034741C"/>
    <w:rsid w:val="003511F0"/>
    <w:rsid w:val="00351AB4"/>
    <w:rsid w:val="0035396B"/>
    <w:rsid w:val="0035618D"/>
    <w:rsid w:val="00356360"/>
    <w:rsid w:val="00360194"/>
    <w:rsid w:val="00361318"/>
    <w:rsid w:val="00362435"/>
    <w:rsid w:val="0036253A"/>
    <w:rsid w:val="00371BEB"/>
    <w:rsid w:val="003736FD"/>
    <w:rsid w:val="00373FD7"/>
    <w:rsid w:val="0038445F"/>
    <w:rsid w:val="00384D57"/>
    <w:rsid w:val="00386B9A"/>
    <w:rsid w:val="00386FFB"/>
    <w:rsid w:val="00393463"/>
    <w:rsid w:val="00395A1E"/>
    <w:rsid w:val="003965F6"/>
    <w:rsid w:val="003A35AB"/>
    <w:rsid w:val="003A650A"/>
    <w:rsid w:val="003A7D06"/>
    <w:rsid w:val="003C26B6"/>
    <w:rsid w:val="003C5ECC"/>
    <w:rsid w:val="003D1ED2"/>
    <w:rsid w:val="003D30B5"/>
    <w:rsid w:val="003D3C92"/>
    <w:rsid w:val="003E6A09"/>
    <w:rsid w:val="003F3121"/>
    <w:rsid w:val="003F6A93"/>
    <w:rsid w:val="003F7A7E"/>
    <w:rsid w:val="0040070D"/>
    <w:rsid w:val="0040328D"/>
    <w:rsid w:val="0040534A"/>
    <w:rsid w:val="00405514"/>
    <w:rsid w:val="00405755"/>
    <w:rsid w:val="0041103D"/>
    <w:rsid w:val="004127E7"/>
    <w:rsid w:val="00417831"/>
    <w:rsid w:val="00422EBC"/>
    <w:rsid w:val="0042712C"/>
    <w:rsid w:val="004272F8"/>
    <w:rsid w:val="00430582"/>
    <w:rsid w:val="004512C3"/>
    <w:rsid w:val="0046015A"/>
    <w:rsid w:val="00466DC4"/>
    <w:rsid w:val="00473321"/>
    <w:rsid w:val="00474926"/>
    <w:rsid w:val="00476D57"/>
    <w:rsid w:val="00480BC3"/>
    <w:rsid w:val="00483398"/>
    <w:rsid w:val="00485829"/>
    <w:rsid w:val="00486248"/>
    <w:rsid w:val="0049000C"/>
    <w:rsid w:val="00490298"/>
    <w:rsid w:val="00495884"/>
    <w:rsid w:val="004A01A1"/>
    <w:rsid w:val="004A1376"/>
    <w:rsid w:val="004C01F3"/>
    <w:rsid w:val="004C2790"/>
    <w:rsid w:val="004C5118"/>
    <w:rsid w:val="004D38A1"/>
    <w:rsid w:val="004D706C"/>
    <w:rsid w:val="004E5E6A"/>
    <w:rsid w:val="00500F02"/>
    <w:rsid w:val="0050185A"/>
    <w:rsid w:val="005164E5"/>
    <w:rsid w:val="00523D24"/>
    <w:rsid w:val="00530468"/>
    <w:rsid w:val="0053352B"/>
    <w:rsid w:val="005422BF"/>
    <w:rsid w:val="0054370F"/>
    <w:rsid w:val="00545E2C"/>
    <w:rsid w:val="005479EE"/>
    <w:rsid w:val="00553147"/>
    <w:rsid w:val="00565B51"/>
    <w:rsid w:val="00572B90"/>
    <w:rsid w:val="005753EA"/>
    <w:rsid w:val="00576F3B"/>
    <w:rsid w:val="00592A98"/>
    <w:rsid w:val="005946EB"/>
    <w:rsid w:val="005A03E6"/>
    <w:rsid w:val="005A0B69"/>
    <w:rsid w:val="005A1AA0"/>
    <w:rsid w:val="005A440C"/>
    <w:rsid w:val="005A4EE1"/>
    <w:rsid w:val="005A6A46"/>
    <w:rsid w:val="005A779C"/>
    <w:rsid w:val="005B5513"/>
    <w:rsid w:val="005C2FD4"/>
    <w:rsid w:val="005C565E"/>
    <w:rsid w:val="005D5589"/>
    <w:rsid w:val="005D676E"/>
    <w:rsid w:val="005E0305"/>
    <w:rsid w:val="005E1EC7"/>
    <w:rsid w:val="005E5ADA"/>
    <w:rsid w:val="005F7B65"/>
    <w:rsid w:val="006003F9"/>
    <w:rsid w:val="00601148"/>
    <w:rsid w:val="00602A14"/>
    <w:rsid w:val="00602F22"/>
    <w:rsid w:val="00603952"/>
    <w:rsid w:val="0060779F"/>
    <w:rsid w:val="00612350"/>
    <w:rsid w:val="00631360"/>
    <w:rsid w:val="00633B3A"/>
    <w:rsid w:val="0064093C"/>
    <w:rsid w:val="00640B6A"/>
    <w:rsid w:val="00642B76"/>
    <w:rsid w:val="00642D5D"/>
    <w:rsid w:val="00645653"/>
    <w:rsid w:val="00645FAE"/>
    <w:rsid w:val="00674D01"/>
    <w:rsid w:val="006811F4"/>
    <w:rsid w:val="006869C5"/>
    <w:rsid w:val="006959E9"/>
    <w:rsid w:val="0069746A"/>
    <w:rsid w:val="006B127E"/>
    <w:rsid w:val="006B3473"/>
    <w:rsid w:val="006B67C9"/>
    <w:rsid w:val="006C1730"/>
    <w:rsid w:val="006C3A76"/>
    <w:rsid w:val="006C47E6"/>
    <w:rsid w:val="006D411D"/>
    <w:rsid w:val="006E1FC9"/>
    <w:rsid w:val="006E2540"/>
    <w:rsid w:val="006E7409"/>
    <w:rsid w:val="006F231A"/>
    <w:rsid w:val="006F79ED"/>
    <w:rsid w:val="00712183"/>
    <w:rsid w:val="00715096"/>
    <w:rsid w:val="007174A9"/>
    <w:rsid w:val="007249B2"/>
    <w:rsid w:val="00725EA6"/>
    <w:rsid w:val="00735DF3"/>
    <w:rsid w:val="00760161"/>
    <w:rsid w:val="00761BE3"/>
    <w:rsid w:val="00764DB4"/>
    <w:rsid w:val="00771F06"/>
    <w:rsid w:val="00773427"/>
    <w:rsid w:val="00773BD8"/>
    <w:rsid w:val="00784319"/>
    <w:rsid w:val="00784E10"/>
    <w:rsid w:val="00786A1F"/>
    <w:rsid w:val="00790258"/>
    <w:rsid w:val="00793783"/>
    <w:rsid w:val="0079514A"/>
    <w:rsid w:val="007968F0"/>
    <w:rsid w:val="00797A0D"/>
    <w:rsid w:val="007B315E"/>
    <w:rsid w:val="007B5540"/>
    <w:rsid w:val="007B73C4"/>
    <w:rsid w:val="007B7504"/>
    <w:rsid w:val="007C17C3"/>
    <w:rsid w:val="007C201C"/>
    <w:rsid w:val="007C3A01"/>
    <w:rsid w:val="007D1295"/>
    <w:rsid w:val="007D1F08"/>
    <w:rsid w:val="007D4619"/>
    <w:rsid w:val="007D6DB1"/>
    <w:rsid w:val="007E23D3"/>
    <w:rsid w:val="007E681E"/>
    <w:rsid w:val="007F0278"/>
    <w:rsid w:val="007F31B0"/>
    <w:rsid w:val="007F3DE1"/>
    <w:rsid w:val="00801BB7"/>
    <w:rsid w:val="00807C32"/>
    <w:rsid w:val="00810E44"/>
    <w:rsid w:val="008163FD"/>
    <w:rsid w:val="00820D97"/>
    <w:rsid w:val="00824B89"/>
    <w:rsid w:val="008338B5"/>
    <w:rsid w:val="00836403"/>
    <w:rsid w:val="00837D66"/>
    <w:rsid w:val="00842164"/>
    <w:rsid w:val="00842A75"/>
    <w:rsid w:val="00847C74"/>
    <w:rsid w:val="008558D1"/>
    <w:rsid w:val="008721CF"/>
    <w:rsid w:val="00875E02"/>
    <w:rsid w:val="00884830"/>
    <w:rsid w:val="00885037"/>
    <w:rsid w:val="008853E9"/>
    <w:rsid w:val="00886FFA"/>
    <w:rsid w:val="00887F35"/>
    <w:rsid w:val="0089178C"/>
    <w:rsid w:val="008B055C"/>
    <w:rsid w:val="008B57AA"/>
    <w:rsid w:val="008B6C28"/>
    <w:rsid w:val="008C5604"/>
    <w:rsid w:val="008D02CC"/>
    <w:rsid w:val="008D30A5"/>
    <w:rsid w:val="008D6E16"/>
    <w:rsid w:val="008E3F3C"/>
    <w:rsid w:val="008F2B3F"/>
    <w:rsid w:val="008F3DA4"/>
    <w:rsid w:val="008F4BB0"/>
    <w:rsid w:val="008F60BE"/>
    <w:rsid w:val="008F647A"/>
    <w:rsid w:val="008F6736"/>
    <w:rsid w:val="00901724"/>
    <w:rsid w:val="00901AD3"/>
    <w:rsid w:val="00906DFB"/>
    <w:rsid w:val="009073CB"/>
    <w:rsid w:val="00910EA0"/>
    <w:rsid w:val="0091409F"/>
    <w:rsid w:val="00914860"/>
    <w:rsid w:val="00917BE3"/>
    <w:rsid w:val="00920D77"/>
    <w:rsid w:val="00922B48"/>
    <w:rsid w:val="00926C1C"/>
    <w:rsid w:val="009305D8"/>
    <w:rsid w:val="00930EB1"/>
    <w:rsid w:val="00934001"/>
    <w:rsid w:val="0094558C"/>
    <w:rsid w:val="00953741"/>
    <w:rsid w:val="00953C7D"/>
    <w:rsid w:val="009543DC"/>
    <w:rsid w:val="009656BE"/>
    <w:rsid w:val="009676AB"/>
    <w:rsid w:val="00970517"/>
    <w:rsid w:val="00970ADC"/>
    <w:rsid w:val="00971E64"/>
    <w:rsid w:val="00975693"/>
    <w:rsid w:val="00981A8D"/>
    <w:rsid w:val="00987FB9"/>
    <w:rsid w:val="00990B45"/>
    <w:rsid w:val="00990EF2"/>
    <w:rsid w:val="009A3419"/>
    <w:rsid w:val="009A79B9"/>
    <w:rsid w:val="009B0B67"/>
    <w:rsid w:val="009B19D8"/>
    <w:rsid w:val="009B373A"/>
    <w:rsid w:val="009B4E2A"/>
    <w:rsid w:val="009C2F6D"/>
    <w:rsid w:val="009C4FE1"/>
    <w:rsid w:val="009D397B"/>
    <w:rsid w:val="009E43CA"/>
    <w:rsid w:val="009E7163"/>
    <w:rsid w:val="009F4C7C"/>
    <w:rsid w:val="00A0374E"/>
    <w:rsid w:val="00A05761"/>
    <w:rsid w:val="00A066B0"/>
    <w:rsid w:val="00A11739"/>
    <w:rsid w:val="00A136CB"/>
    <w:rsid w:val="00A16114"/>
    <w:rsid w:val="00A22DB2"/>
    <w:rsid w:val="00A367AB"/>
    <w:rsid w:val="00A41FE8"/>
    <w:rsid w:val="00A508FB"/>
    <w:rsid w:val="00A71D7F"/>
    <w:rsid w:val="00A95A70"/>
    <w:rsid w:val="00A96032"/>
    <w:rsid w:val="00A96DEE"/>
    <w:rsid w:val="00AB36D9"/>
    <w:rsid w:val="00AB77DE"/>
    <w:rsid w:val="00AC5437"/>
    <w:rsid w:val="00AC7010"/>
    <w:rsid w:val="00AC7113"/>
    <w:rsid w:val="00AD2600"/>
    <w:rsid w:val="00AD564E"/>
    <w:rsid w:val="00AE3E70"/>
    <w:rsid w:val="00AE3F84"/>
    <w:rsid w:val="00AE495D"/>
    <w:rsid w:val="00AE7090"/>
    <w:rsid w:val="00AF0ECF"/>
    <w:rsid w:val="00AF26E5"/>
    <w:rsid w:val="00B049F0"/>
    <w:rsid w:val="00B054CC"/>
    <w:rsid w:val="00B101D7"/>
    <w:rsid w:val="00B12FD4"/>
    <w:rsid w:val="00B133BD"/>
    <w:rsid w:val="00B36F87"/>
    <w:rsid w:val="00B374DB"/>
    <w:rsid w:val="00B37638"/>
    <w:rsid w:val="00B40850"/>
    <w:rsid w:val="00B42835"/>
    <w:rsid w:val="00B447D9"/>
    <w:rsid w:val="00B5387F"/>
    <w:rsid w:val="00B56F4D"/>
    <w:rsid w:val="00B6274B"/>
    <w:rsid w:val="00B64677"/>
    <w:rsid w:val="00B64B80"/>
    <w:rsid w:val="00B82E08"/>
    <w:rsid w:val="00B876AD"/>
    <w:rsid w:val="00B91B0F"/>
    <w:rsid w:val="00B93652"/>
    <w:rsid w:val="00B9756E"/>
    <w:rsid w:val="00BA0735"/>
    <w:rsid w:val="00BA37ED"/>
    <w:rsid w:val="00BA3D07"/>
    <w:rsid w:val="00BA7FE1"/>
    <w:rsid w:val="00BC4C60"/>
    <w:rsid w:val="00BD09CD"/>
    <w:rsid w:val="00BD7E42"/>
    <w:rsid w:val="00BF16B6"/>
    <w:rsid w:val="00BF179F"/>
    <w:rsid w:val="00C0005B"/>
    <w:rsid w:val="00C072EE"/>
    <w:rsid w:val="00C111E7"/>
    <w:rsid w:val="00C11324"/>
    <w:rsid w:val="00C1164C"/>
    <w:rsid w:val="00C12C41"/>
    <w:rsid w:val="00C13639"/>
    <w:rsid w:val="00C22C9B"/>
    <w:rsid w:val="00C22D63"/>
    <w:rsid w:val="00C2350C"/>
    <w:rsid w:val="00C3624D"/>
    <w:rsid w:val="00C3706E"/>
    <w:rsid w:val="00C40FF8"/>
    <w:rsid w:val="00C42DA7"/>
    <w:rsid w:val="00C43ECC"/>
    <w:rsid w:val="00C46538"/>
    <w:rsid w:val="00C60C11"/>
    <w:rsid w:val="00C662A3"/>
    <w:rsid w:val="00C66DBF"/>
    <w:rsid w:val="00C84E68"/>
    <w:rsid w:val="00C91F26"/>
    <w:rsid w:val="00C942AD"/>
    <w:rsid w:val="00CA144C"/>
    <w:rsid w:val="00CA3E14"/>
    <w:rsid w:val="00CA77B1"/>
    <w:rsid w:val="00CB5969"/>
    <w:rsid w:val="00CC0F27"/>
    <w:rsid w:val="00CC535F"/>
    <w:rsid w:val="00CC7A17"/>
    <w:rsid w:val="00CD4BB2"/>
    <w:rsid w:val="00CD51D4"/>
    <w:rsid w:val="00CE2B94"/>
    <w:rsid w:val="00CF09C0"/>
    <w:rsid w:val="00CF5FB3"/>
    <w:rsid w:val="00CF67DD"/>
    <w:rsid w:val="00D046E6"/>
    <w:rsid w:val="00D10326"/>
    <w:rsid w:val="00D134DC"/>
    <w:rsid w:val="00D27B16"/>
    <w:rsid w:val="00D30362"/>
    <w:rsid w:val="00D30F62"/>
    <w:rsid w:val="00D353E4"/>
    <w:rsid w:val="00D367D6"/>
    <w:rsid w:val="00D400C8"/>
    <w:rsid w:val="00D469D1"/>
    <w:rsid w:val="00D61D16"/>
    <w:rsid w:val="00D64AE4"/>
    <w:rsid w:val="00D653DE"/>
    <w:rsid w:val="00D66110"/>
    <w:rsid w:val="00D72251"/>
    <w:rsid w:val="00D74C6D"/>
    <w:rsid w:val="00D771DD"/>
    <w:rsid w:val="00D83129"/>
    <w:rsid w:val="00D864AE"/>
    <w:rsid w:val="00D870F2"/>
    <w:rsid w:val="00D93076"/>
    <w:rsid w:val="00D96432"/>
    <w:rsid w:val="00DA539C"/>
    <w:rsid w:val="00DB0104"/>
    <w:rsid w:val="00DB0B1F"/>
    <w:rsid w:val="00DB3F4F"/>
    <w:rsid w:val="00DC5499"/>
    <w:rsid w:val="00DD1988"/>
    <w:rsid w:val="00DD3670"/>
    <w:rsid w:val="00DE0A0C"/>
    <w:rsid w:val="00DE1143"/>
    <w:rsid w:val="00DE1799"/>
    <w:rsid w:val="00DF291E"/>
    <w:rsid w:val="00DF3413"/>
    <w:rsid w:val="00DF6BE4"/>
    <w:rsid w:val="00E02933"/>
    <w:rsid w:val="00E06523"/>
    <w:rsid w:val="00E114E7"/>
    <w:rsid w:val="00E11CAC"/>
    <w:rsid w:val="00E1230F"/>
    <w:rsid w:val="00E133D5"/>
    <w:rsid w:val="00E24909"/>
    <w:rsid w:val="00E37457"/>
    <w:rsid w:val="00E52808"/>
    <w:rsid w:val="00E54A60"/>
    <w:rsid w:val="00E559D0"/>
    <w:rsid w:val="00E56192"/>
    <w:rsid w:val="00E60126"/>
    <w:rsid w:val="00E610ED"/>
    <w:rsid w:val="00E61608"/>
    <w:rsid w:val="00E61705"/>
    <w:rsid w:val="00E642D0"/>
    <w:rsid w:val="00E653EF"/>
    <w:rsid w:val="00E65C98"/>
    <w:rsid w:val="00E67DC1"/>
    <w:rsid w:val="00E71DDC"/>
    <w:rsid w:val="00E75207"/>
    <w:rsid w:val="00E7563E"/>
    <w:rsid w:val="00E8167C"/>
    <w:rsid w:val="00E97968"/>
    <w:rsid w:val="00EA097E"/>
    <w:rsid w:val="00EA6194"/>
    <w:rsid w:val="00EB1892"/>
    <w:rsid w:val="00EB231F"/>
    <w:rsid w:val="00EC06DB"/>
    <w:rsid w:val="00EC5197"/>
    <w:rsid w:val="00ED5118"/>
    <w:rsid w:val="00EF2061"/>
    <w:rsid w:val="00EF281A"/>
    <w:rsid w:val="00EF6F50"/>
    <w:rsid w:val="00F03FA3"/>
    <w:rsid w:val="00F052B9"/>
    <w:rsid w:val="00F1043D"/>
    <w:rsid w:val="00F22942"/>
    <w:rsid w:val="00F255DF"/>
    <w:rsid w:val="00F326FB"/>
    <w:rsid w:val="00F32AC5"/>
    <w:rsid w:val="00F33A8B"/>
    <w:rsid w:val="00F35536"/>
    <w:rsid w:val="00F516C5"/>
    <w:rsid w:val="00F5560E"/>
    <w:rsid w:val="00F66A13"/>
    <w:rsid w:val="00F674D5"/>
    <w:rsid w:val="00F7156C"/>
    <w:rsid w:val="00F77A1C"/>
    <w:rsid w:val="00F863AD"/>
    <w:rsid w:val="00F90C42"/>
    <w:rsid w:val="00F93A3C"/>
    <w:rsid w:val="00F93F05"/>
    <w:rsid w:val="00F94AD7"/>
    <w:rsid w:val="00F950A9"/>
    <w:rsid w:val="00F960F9"/>
    <w:rsid w:val="00FB3204"/>
    <w:rsid w:val="00FB470A"/>
    <w:rsid w:val="00FC0085"/>
    <w:rsid w:val="00FD12F3"/>
    <w:rsid w:val="00FD16B7"/>
    <w:rsid w:val="00FD1A4A"/>
    <w:rsid w:val="00FD32C4"/>
    <w:rsid w:val="00FE72C6"/>
    <w:rsid w:val="00FF16F3"/>
    <w:rsid w:val="00FF251A"/>
    <w:rsid w:val="00FF29B5"/>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ydney.edu.au/engineering/aeromech/AERO3760/private/CDR/1%20%20Critical%20Design%20Overview%20i-INSPIRE%EF%BC%92.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yperlink" Target="http://cordis.europa.eu/result/rcn/172006_en.html" TargetMode="Externa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exrocketman.blogspot.ie/2012/05/revised-expanded-launch-cost-data.html" TargetMode="External"/><Relationship Id="rId30" Type="http://schemas.openxmlformats.org/officeDocument/2006/relationships/hyperlink" Target="http://cospar2016" TargetMode="External"/><Relationship Id="rId8"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B18BD9-3094-453E-B4A1-7123BC3DA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360</TotalTime>
  <Pages>81</Pages>
  <Words>31336</Words>
  <Characters>178619</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209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18</cp:revision>
  <cp:lastPrinted>2017-04-23T16:39:00Z</cp:lastPrinted>
  <dcterms:created xsi:type="dcterms:W3CDTF">2017-04-22T12:41:00Z</dcterms:created>
  <dcterms:modified xsi:type="dcterms:W3CDTF">2017-04-23T16:39:00Z</dcterms:modified>
</cp:coreProperties>
</file>